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106D" w:rsidRPr="000F7E53" w:rsidRDefault="0042106D" w:rsidP="000A6A15">
      <w:pPr>
        <w:spacing w:line="480" w:lineRule="auto"/>
        <w:ind w:left="360"/>
        <w:jc w:val="center"/>
        <w:rPr>
          <w:lang w:val="en-US"/>
        </w:rPr>
      </w:pPr>
      <w:bookmarkStart w:id="0" w:name="_GoBack"/>
      <w:bookmarkEnd w:id="0"/>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5D4750" w:rsidP="000F41B6">
      <w:pPr>
        <w:spacing w:line="480" w:lineRule="auto"/>
        <w:jc w:val="center"/>
        <w:rPr>
          <w:lang w:val="en-US"/>
        </w:rPr>
      </w:pPr>
      <w:r>
        <w:rPr>
          <w:lang w:val="en-US"/>
        </w:rPr>
        <w:t>A critical review of Organization Matildas</w:t>
      </w:r>
    </w:p>
    <w:p w:rsidR="0042106D" w:rsidRPr="000F7E53" w:rsidRDefault="0042106D" w:rsidP="000A6A15">
      <w:pPr>
        <w:spacing w:line="480" w:lineRule="auto"/>
        <w:ind w:left="360"/>
        <w:jc w:val="center"/>
        <w:rPr>
          <w:lang w:val="en-US"/>
        </w:rPr>
      </w:pPr>
    </w:p>
    <w:p w:rsidR="0042106D" w:rsidRPr="000F7E53" w:rsidRDefault="005D4750" w:rsidP="000A6A15">
      <w:pPr>
        <w:spacing w:line="480" w:lineRule="auto"/>
        <w:ind w:left="360"/>
        <w:jc w:val="center"/>
        <w:rPr>
          <w:lang w:val="en-US"/>
        </w:rPr>
      </w:pPr>
      <w:r w:rsidRPr="000F7E53">
        <w:rPr>
          <w:lang w:val="en-US"/>
        </w:rPr>
        <w:t xml:space="preserve">by </w:t>
      </w:r>
      <w:r w:rsidR="007559C5" w:rsidRPr="000F7E53">
        <w:rPr>
          <w:lang w:val="en-US"/>
        </w:rPr>
        <w:t>A</w:t>
      </w:r>
      <w:r w:rsidR="00D85A0C" w:rsidRPr="000F7E53">
        <w:rPr>
          <w:lang w:val="en-US"/>
        </w:rPr>
        <w:t>uthor</w:t>
      </w:r>
    </w:p>
    <w:p w:rsidR="00D85A0C" w:rsidRPr="000F7E53" w:rsidRDefault="00D85A0C"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5D4750" w:rsidP="000A6A15">
      <w:pPr>
        <w:spacing w:line="480" w:lineRule="auto"/>
        <w:ind w:left="360"/>
        <w:jc w:val="center"/>
        <w:rPr>
          <w:lang w:val="en-US"/>
        </w:rPr>
      </w:pPr>
      <w:r w:rsidRPr="000F7E53">
        <w:rPr>
          <w:lang w:val="en-US"/>
        </w:rPr>
        <w:t xml:space="preserve">Course </w:t>
      </w:r>
      <w:r w:rsidR="009A6FB4" w:rsidRPr="000F7E53">
        <w:rPr>
          <w:lang w:val="en-US"/>
        </w:rPr>
        <w:t>N</w:t>
      </w:r>
      <w:r w:rsidR="00F04DD7" w:rsidRPr="000F7E53">
        <w:rPr>
          <w:lang w:val="en-US"/>
        </w:rPr>
        <w:t>ame</w:t>
      </w:r>
    </w:p>
    <w:p w:rsidR="00F04DD7" w:rsidRPr="000F7E53" w:rsidRDefault="00F04DD7" w:rsidP="000A6A15">
      <w:pPr>
        <w:spacing w:line="480" w:lineRule="auto"/>
        <w:ind w:left="360"/>
        <w:jc w:val="center"/>
        <w:rPr>
          <w:lang w:val="en-US"/>
        </w:rPr>
      </w:pPr>
    </w:p>
    <w:p w:rsidR="004C6A75" w:rsidRPr="000F7E53" w:rsidRDefault="005D4750" w:rsidP="000A6A15">
      <w:pPr>
        <w:spacing w:line="480" w:lineRule="auto"/>
        <w:ind w:left="360"/>
        <w:jc w:val="center"/>
        <w:rPr>
          <w:lang w:val="en-US"/>
        </w:rPr>
      </w:pPr>
      <w:r w:rsidRPr="000F7E53">
        <w:rPr>
          <w:lang w:val="en-US"/>
        </w:rPr>
        <w:t>Tutor Name</w:t>
      </w:r>
    </w:p>
    <w:p w:rsidR="0042106D" w:rsidRPr="000F7E53" w:rsidRDefault="005D4750" w:rsidP="000A6A15">
      <w:pPr>
        <w:spacing w:line="480" w:lineRule="auto"/>
        <w:ind w:left="360"/>
        <w:jc w:val="center"/>
        <w:rPr>
          <w:lang w:val="en-US"/>
        </w:rPr>
      </w:pPr>
      <w:r w:rsidRPr="000F7E53">
        <w:rPr>
          <w:lang w:val="en-US"/>
        </w:rPr>
        <w:t xml:space="preserve">University </w:t>
      </w:r>
      <w:r w:rsidR="00B034EC" w:rsidRPr="000F7E53">
        <w:rPr>
          <w:lang w:val="en-US"/>
        </w:rPr>
        <w:t>Name</w:t>
      </w:r>
    </w:p>
    <w:p w:rsidR="00B034EC" w:rsidRPr="000F7E53" w:rsidRDefault="00B034EC"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235D06">
      <w:pPr>
        <w:spacing w:line="480" w:lineRule="auto"/>
        <w:rPr>
          <w:lang w:val="en-US"/>
        </w:rPr>
      </w:pPr>
    </w:p>
    <w:p w:rsidR="0042106D" w:rsidRPr="000F7E53" w:rsidRDefault="0042106D" w:rsidP="000A6A15">
      <w:pPr>
        <w:spacing w:line="480" w:lineRule="auto"/>
        <w:ind w:left="360"/>
        <w:jc w:val="center"/>
        <w:rPr>
          <w:lang w:val="en-US"/>
        </w:rPr>
      </w:pPr>
    </w:p>
    <w:p w:rsidR="0042106D" w:rsidRPr="000F7E53" w:rsidRDefault="005D4750" w:rsidP="00593A76">
      <w:pPr>
        <w:spacing w:line="480" w:lineRule="auto"/>
        <w:ind w:left="360"/>
        <w:jc w:val="center"/>
        <w:rPr>
          <w:lang w:val="en-US"/>
        </w:rPr>
      </w:pPr>
      <w:r>
        <w:rPr>
          <w:lang w:val="en-US"/>
        </w:rPr>
        <w:t>15</w:t>
      </w:r>
      <w:r w:rsidR="000F0E5B" w:rsidRPr="000F7E53">
        <w:rPr>
          <w:vertAlign w:val="superscript"/>
          <w:lang w:val="en-US"/>
        </w:rPr>
        <w:t>th</w:t>
      </w:r>
      <w:r w:rsidR="002B4C9D" w:rsidRPr="000F7E53">
        <w:rPr>
          <w:lang w:val="en-US"/>
        </w:rPr>
        <w:t xml:space="preserve"> </w:t>
      </w:r>
      <w:r>
        <w:rPr>
          <w:lang w:val="en-US"/>
        </w:rPr>
        <w:t xml:space="preserve">April </w:t>
      </w:r>
      <w:r w:rsidR="000F0E5B" w:rsidRPr="000F7E53">
        <w:rPr>
          <w:lang w:val="en-US"/>
        </w:rPr>
        <w:t>201</w:t>
      </w:r>
      <w:r>
        <w:rPr>
          <w:lang w:val="en-US"/>
        </w:rPr>
        <w:t>9</w:t>
      </w:r>
    </w:p>
    <w:p w:rsidR="0042106D" w:rsidRPr="000F7E53" w:rsidRDefault="0042106D" w:rsidP="00235D06">
      <w:pPr>
        <w:spacing w:line="480" w:lineRule="auto"/>
        <w:rPr>
          <w:lang w:val="en-US"/>
        </w:rPr>
      </w:pPr>
    </w:p>
    <w:p w:rsidR="00032B1A" w:rsidRPr="000F7E53" w:rsidRDefault="00032B1A" w:rsidP="000A6A15">
      <w:pPr>
        <w:spacing w:line="480" w:lineRule="auto"/>
        <w:ind w:left="360"/>
        <w:rPr>
          <w:lang w:val="en-US"/>
        </w:rPr>
      </w:pPr>
    </w:p>
    <w:p w:rsidR="00032B1A" w:rsidRPr="000F7E53" w:rsidRDefault="00032B1A" w:rsidP="000A6A15">
      <w:pPr>
        <w:spacing w:line="480" w:lineRule="auto"/>
        <w:ind w:left="360"/>
        <w:rPr>
          <w:lang w:val="en-US"/>
        </w:rPr>
      </w:pPr>
    </w:p>
    <w:p w:rsidR="000F41B6" w:rsidRDefault="005D4750" w:rsidP="000F41B6">
      <w:pPr>
        <w:spacing w:line="480" w:lineRule="auto"/>
        <w:jc w:val="center"/>
        <w:rPr>
          <w:b/>
          <w:color w:val="000000"/>
        </w:rPr>
      </w:pPr>
      <w:r w:rsidRPr="000F41B6">
        <w:rPr>
          <w:b/>
          <w:color w:val="000000"/>
        </w:rPr>
        <w:lastRenderedPageBreak/>
        <w:t>A critical review of Organization Matildas</w:t>
      </w:r>
    </w:p>
    <w:p w:rsidR="00AE3B06" w:rsidRPr="000E5F79" w:rsidRDefault="005D4750" w:rsidP="000F41B6">
      <w:pPr>
        <w:spacing w:line="480" w:lineRule="auto"/>
        <w:rPr>
          <w:b/>
          <w:bCs/>
          <w:lang w:val="en-US"/>
        </w:rPr>
      </w:pPr>
      <w:r w:rsidRPr="000E5F79">
        <w:rPr>
          <w:b/>
          <w:bCs/>
          <w:lang w:val="en-US"/>
        </w:rPr>
        <w:t>Background and Description of the Organisation</w:t>
      </w:r>
    </w:p>
    <w:p w:rsidR="005520DA" w:rsidRDefault="005D4750" w:rsidP="008C5A45">
      <w:pPr>
        <w:spacing w:line="480" w:lineRule="auto"/>
        <w:rPr>
          <w:lang w:val="en-US"/>
        </w:rPr>
      </w:pPr>
      <w:r>
        <w:rPr>
          <w:lang w:val="en-US"/>
        </w:rPr>
        <w:tab/>
      </w:r>
      <w:r>
        <w:rPr>
          <w:lang w:val="en-US"/>
        </w:rPr>
        <w:t xml:space="preserve">The first National Women’s Team of Australia namely </w:t>
      </w:r>
      <w:r w:rsidRPr="000F41B6">
        <w:rPr>
          <w:lang w:val="en-US"/>
        </w:rPr>
        <w:t>The Westfield Matildas</w:t>
      </w:r>
      <w:r>
        <w:rPr>
          <w:lang w:val="en-US"/>
        </w:rPr>
        <w:t xml:space="preserve"> was founded in </w:t>
      </w:r>
      <w:r w:rsidRPr="000F41B6">
        <w:rPr>
          <w:lang w:val="en-US"/>
        </w:rPr>
        <w:t>1978</w:t>
      </w:r>
      <w:r>
        <w:rPr>
          <w:lang w:val="en-US"/>
        </w:rPr>
        <w:t xml:space="preserve"> and it took part in 1</w:t>
      </w:r>
      <w:r w:rsidRPr="000F41B6">
        <w:rPr>
          <w:vertAlign w:val="superscript"/>
          <w:lang w:val="en-US"/>
        </w:rPr>
        <w:t>st</w:t>
      </w:r>
      <w:r>
        <w:rPr>
          <w:lang w:val="en-US"/>
        </w:rPr>
        <w:t xml:space="preserve"> world women’s invitational tournament in </w:t>
      </w:r>
      <w:r w:rsidRPr="000F41B6">
        <w:rPr>
          <w:lang w:val="en-US"/>
        </w:rPr>
        <w:t>Chinese Taipei</w:t>
      </w:r>
      <w:r>
        <w:rPr>
          <w:lang w:val="en-US"/>
        </w:rPr>
        <w:t xml:space="preserve">. Other than Australia twelve more countries took part in the tournament but </w:t>
      </w:r>
      <w:r w:rsidRPr="000F41B6">
        <w:rPr>
          <w:lang w:val="en-US"/>
        </w:rPr>
        <w:t>The W</w:t>
      </w:r>
      <w:r w:rsidRPr="000F41B6">
        <w:rPr>
          <w:lang w:val="en-US"/>
        </w:rPr>
        <w:t>estfield Matildas</w:t>
      </w:r>
      <w:r w:rsidR="004D327D">
        <w:rPr>
          <w:lang w:val="en-US"/>
        </w:rPr>
        <w:t xml:space="preserve"> wa</w:t>
      </w:r>
      <w:r>
        <w:rPr>
          <w:lang w:val="en-US"/>
        </w:rPr>
        <w:t xml:space="preserve">s the only national team and the other countries were represented by </w:t>
      </w:r>
      <w:r w:rsidR="008C5A45">
        <w:rPr>
          <w:lang w:val="en-US"/>
        </w:rPr>
        <w:t xml:space="preserve">the club or the district teams </w:t>
      </w:r>
      <w:r w:rsidR="008C5A45">
        <w:rPr>
          <w:lang w:val="en-US"/>
        </w:rPr>
        <w:fldChar w:fldCharType="begin"/>
      </w:r>
      <w:r w:rsidR="008C5A45">
        <w:rPr>
          <w:lang w:val="en-US"/>
        </w:rPr>
        <w:instrText xml:space="preserve"> ADDIN ZOTERO_ITEM CSL_CITATION {"citationID":"PESOx84S","properties":{"formattedCitation":"(\\uc0\\u8220{}History of Westfield Matildas,\\uc0\\u8221{} n.d.)","plainCitation":"(“History of Westfield Matildas,” n.d.)","noteIndex":0},"citationItems":[{"id":19,"uris":["http://zotero.org/users/local/CyMh1xNF/items/MRB23LFP"],"uri":["http://zotero.org/users/local/CyMh1xNF/items/MRB23LFP"],"itemData":{"id":19,"type":"webpage","title":"History of Westfield Matildas","container-title":"Socceroos","abstract":"The Australian National Women's Team - The Westfield Matildas","URL":"https://www.socceroos.com.au/news/history-westfield-matildas","language":"en","accessed":{"date-parts":[["2019",4,15]]}}}],"schema":"https://github.com/citation-style-language/schema/raw/master/csl-citation.json"} </w:instrText>
      </w:r>
      <w:r w:rsidR="008C5A45">
        <w:rPr>
          <w:lang w:val="en-US"/>
        </w:rPr>
        <w:fldChar w:fldCharType="separate"/>
      </w:r>
      <w:r w:rsidR="008C5A45" w:rsidRPr="008C5A45">
        <w:t>(“History of Westfield Matildas,” n.d.)</w:t>
      </w:r>
      <w:r w:rsidR="008C5A45">
        <w:rPr>
          <w:lang w:val="en-US"/>
        </w:rPr>
        <w:fldChar w:fldCharType="end"/>
      </w:r>
      <w:r w:rsidR="008C5A45">
        <w:rPr>
          <w:lang w:val="en-US"/>
        </w:rPr>
        <w:t xml:space="preserve">. </w:t>
      </w:r>
      <w:r>
        <w:rPr>
          <w:lang w:val="en-US"/>
        </w:rPr>
        <w:t xml:space="preserve">The nickname or the short name of </w:t>
      </w:r>
      <w:r w:rsidRPr="000F41B6">
        <w:rPr>
          <w:lang w:val="en-US"/>
        </w:rPr>
        <w:t>The Westfield Matildas</w:t>
      </w:r>
      <w:r>
        <w:rPr>
          <w:lang w:val="en-US"/>
        </w:rPr>
        <w:t xml:space="preserve"> </w:t>
      </w:r>
      <w:r w:rsidR="008C5A45">
        <w:rPr>
          <w:lang w:val="en-US"/>
        </w:rPr>
        <w:t>are just</w:t>
      </w:r>
      <w:r>
        <w:rPr>
          <w:lang w:val="en-US"/>
        </w:rPr>
        <w:t xml:space="preserve"> Mati</w:t>
      </w:r>
      <w:r>
        <w:rPr>
          <w:lang w:val="en-US"/>
        </w:rPr>
        <w:t xml:space="preserve">ldas. </w:t>
      </w:r>
      <w:r w:rsidR="00DE5569" w:rsidRPr="00DE5569">
        <w:rPr>
          <w:lang w:val="en-US"/>
        </w:rPr>
        <w:t>Jim Selby</w:t>
      </w:r>
      <w:r w:rsidR="00DE5569">
        <w:rPr>
          <w:lang w:val="en-US"/>
        </w:rPr>
        <w:t xml:space="preserve"> the coach of the first </w:t>
      </w:r>
      <w:r w:rsidR="00DE5569" w:rsidRPr="00DE5569">
        <w:rPr>
          <w:lang w:val="en-US"/>
        </w:rPr>
        <w:t>Australian women's team</w:t>
      </w:r>
      <w:r w:rsidR="00DE5569">
        <w:rPr>
          <w:lang w:val="en-US"/>
        </w:rPr>
        <w:t xml:space="preserve">, selected the squad for Australia, for the tournament. The team mainly </w:t>
      </w:r>
      <w:r w:rsidR="004D327D">
        <w:rPr>
          <w:lang w:val="en-US"/>
        </w:rPr>
        <w:t>consisted</w:t>
      </w:r>
      <w:r w:rsidR="00DE5569">
        <w:rPr>
          <w:lang w:val="en-US"/>
        </w:rPr>
        <w:t xml:space="preserve"> of the players from </w:t>
      </w:r>
      <w:r w:rsidR="00DE5569" w:rsidRPr="00DE5569">
        <w:rPr>
          <w:lang w:val="en-US"/>
        </w:rPr>
        <w:t>NSW and Western Australia</w:t>
      </w:r>
      <w:r w:rsidR="00DE5569">
        <w:rPr>
          <w:lang w:val="en-US"/>
        </w:rPr>
        <w:t xml:space="preserve">. </w:t>
      </w:r>
      <w:r w:rsidR="00DE5569" w:rsidRPr="00DE5569">
        <w:rPr>
          <w:lang w:val="en-US"/>
        </w:rPr>
        <w:t>Connie Byrnes</w:t>
      </w:r>
      <w:r w:rsidR="00DE5569">
        <w:rPr>
          <w:lang w:val="en-US"/>
        </w:rPr>
        <w:t xml:space="preserve"> was the first coach of the </w:t>
      </w:r>
      <w:r w:rsidR="004D327D">
        <w:rPr>
          <w:lang w:val="en-US"/>
        </w:rPr>
        <w:t xml:space="preserve">first Australian national women team. </w:t>
      </w:r>
      <w:r w:rsidRPr="005520DA">
        <w:rPr>
          <w:lang w:val="en-US"/>
        </w:rPr>
        <w:t xml:space="preserve">In the </w:t>
      </w:r>
      <w:r>
        <w:rPr>
          <w:lang w:val="en-US"/>
        </w:rPr>
        <w:t xml:space="preserve">initial </w:t>
      </w:r>
      <w:r w:rsidRPr="005520DA">
        <w:rPr>
          <w:lang w:val="en-US"/>
        </w:rPr>
        <w:t>round of matches, Australia</w:t>
      </w:r>
      <w:r>
        <w:rPr>
          <w:lang w:val="en-US"/>
        </w:rPr>
        <w:t xml:space="preserve"> only for a goal difference was missed </w:t>
      </w:r>
      <w:r w:rsidR="008C5A45">
        <w:rPr>
          <w:lang w:val="en-US"/>
        </w:rPr>
        <w:t>b</w:t>
      </w:r>
      <w:r>
        <w:rPr>
          <w:lang w:val="en-US"/>
        </w:rPr>
        <w:t>y the sixth place</w:t>
      </w:r>
      <w:r w:rsidR="008C5A45">
        <w:rPr>
          <w:lang w:val="en-US"/>
        </w:rPr>
        <w:t xml:space="preserve"> </w:t>
      </w:r>
      <w:r w:rsidR="008C5A45">
        <w:rPr>
          <w:lang w:val="en-US"/>
        </w:rPr>
        <w:fldChar w:fldCharType="begin"/>
      </w:r>
      <w:r w:rsidR="008C5A45">
        <w:rPr>
          <w:lang w:val="en-US"/>
        </w:rPr>
        <w:instrText xml:space="preserve"> ADDIN ZOTERO_ITEM CSL_CITATION {"citationID":"roXA3Ken","properties":{"formattedCitation":"(\\uc0\\u8220{}History,\\uc0\\u8221{} n.d.)","plainCitation":"(“History,” n.d.)","noteIndex":0},"citationItems":[{"id":21,"uris":["http://zotero.org/users/local/CyMh1xNF/items/AF5EETKP"],"uri":["http://zotero.org/users/local/CyMh1xNF/items/AF5EETKP"],"itemData":{"id":21,"type":"webpage","title":"History","container-title":"Matildas","URL":"https://www.matildas.com.au/history","language":"en","accessed":{"date-parts":[["2019",4,15]]}}}],"schema":"https://github.com/citation-style-language/schema/raw/master/csl-citation.json"} </w:instrText>
      </w:r>
      <w:r w:rsidR="008C5A45">
        <w:rPr>
          <w:lang w:val="en-US"/>
        </w:rPr>
        <w:fldChar w:fldCharType="separate"/>
      </w:r>
      <w:r w:rsidR="008C5A45" w:rsidRPr="008C5A45">
        <w:t>(“History,” n.d.)</w:t>
      </w:r>
      <w:r w:rsidR="008C5A45">
        <w:rPr>
          <w:lang w:val="en-US"/>
        </w:rPr>
        <w:fldChar w:fldCharType="end"/>
      </w:r>
      <w:r w:rsidR="008C5A45">
        <w:rPr>
          <w:lang w:val="en-US"/>
        </w:rPr>
        <w:t xml:space="preserve">. </w:t>
      </w:r>
      <w:r w:rsidRPr="005520DA">
        <w:rPr>
          <w:lang w:val="en-US"/>
        </w:rPr>
        <w:t>The Austr</w:t>
      </w:r>
      <w:r w:rsidRPr="005520DA">
        <w:rPr>
          <w:lang w:val="en-US"/>
        </w:rPr>
        <w:t>alians then competed in the second round for teams placed seventh to thirteenth, ultimately finishing eighth in the tournament.</w:t>
      </w:r>
      <w:r>
        <w:rPr>
          <w:lang w:val="en-US"/>
        </w:rPr>
        <w:t xml:space="preserve"> </w:t>
      </w:r>
      <w:r w:rsidR="004D327D">
        <w:rPr>
          <w:lang w:val="en-US"/>
        </w:rPr>
        <w:t xml:space="preserve">This </w:t>
      </w:r>
      <w:r w:rsidR="00173212">
        <w:rPr>
          <w:lang w:val="en-US"/>
        </w:rPr>
        <w:t>team</w:t>
      </w:r>
      <w:r w:rsidR="004D327D">
        <w:rPr>
          <w:lang w:val="en-US"/>
        </w:rPr>
        <w:t xml:space="preserve"> played now and then on many occasions, throughout the 1980s. </w:t>
      </w:r>
      <w:r w:rsidR="00173212">
        <w:rPr>
          <w:lang w:val="en-US"/>
        </w:rPr>
        <w:t xml:space="preserve"> Matildas is one of the most successful things ever produced in Australia. It is the first national team of Australia to go on strike and throw the games. Matildas has many historical things on their credit, such as they won </w:t>
      </w:r>
      <w:r w:rsidR="00173212" w:rsidRPr="00173212">
        <w:rPr>
          <w:lang w:val="en-US"/>
        </w:rPr>
        <w:t>Asian Football Confederation championship</w:t>
      </w:r>
      <w:r w:rsidR="00173212">
        <w:rPr>
          <w:lang w:val="en-US"/>
        </w:rPr>
        <w:t xml:space="preserve"> in the year 2010 against the </w:t>
      </w:r>
      <w:r w:rsidR="00173212" w:rsidRPr="00173212">
        <w:rPr>
          <w:lang w:val="en-US"/>
        </w:rPr>
        <w:t>Democratic Republic of Korea</w:t>
      </w:r>
      <w:r w:rsidR="00173212">
        <w:rPr>
          <w:lang w:val="en-US"/>
        </w:rPr>
        <w:t xml:space="preserve">, and it was the first time ever in the history of Australia that any national team went to this level. This and many other significant achievements aided to improve the recognition of the games for women in Australia. </w:t>
      </w:r>
      <w:r w:rsidRPr="005520DA">
        <w:rPr>
          <w:lang w:val="en-US"/>
        </w:rPr>
        <w:t xml:space="preserve">The </w:t>
      </w:r>
      <w:r>
        <w:rPr>
          <w:lang w:val="en-US"/>
        </w:rPr>
        <w:t>start</w:t>
      </w:r>
      <w:r w:rsidRPr="005520DA">
        <w:rPr>
          <w:lang w:val="en-US"/>
        </w:rPr>
        <w:t xml:space="preserve"> of the FIFA Women’s World Cup and women’s football at the Olympic Games </w:t>
      </w:r>
      <w:r>
        <w:rPr>
          <w:lang w:val="en-US"/>
        </w:rPr>
        <w:t>during</w:t>
      </w:r>
      <w:r w:rsidRPr="005520DA">
        <w:rPr>
          <w:lang w:val="en-US"/>
        </w:rPr>
        <w:t xml:space="preserve">1990s joined with a gush in contribution stages all over the country, ignited improved concern in the national women's </w:t>
      </w:r>
      <w:r w:rsidR="008C5A45" w:rsidRPr="005520DA">
        <w:rPr>
          <w:lang w:val="en-US"/>
        </w:rPr>
        <w:t>team that</w:t>
      </w:r>
      <w:r>
        <w:rPr>
          <w:lang w:val="en-US"/>
        </w:rPr>
        <w:t xml:space="preserve"> is </w:t>
      </w:r>
      <w:r w:rsidRPr="005520DA">
        <w:rPr>
          <w:lang w:val="en-US"/>
        </w:rPr>
        <w:t xml:space="preserve">now </w:t>
      </w:r>
      <w:r>
        <w:rPr>
          <w:lang w:val="en-US"/>
        </w:rPr>
        <w:t xml:space="preserve">named as </w:t>
      </w:r>
      <w:r w:rsidRPr="005520DA">
        <w:rPr>
          <w:lang w:val="en-US"/>
        </w:rPr>
        <w:t>the Westfield Matildas.</w:t>
      </w:r>
      <w:r>
        <w:rPr>
          <w:lang w:val="en-US"/>
        </w:rPr>
        <w:t xml:space="preserve"> </w:t>
      </w:r>
    </w:p>
    <w:p w:rsidR="005520DA" w:rsidRDefault="005520DA" w:rsidP="005520DA">
      <w:pPr>
        <w:spacing w:line="480" w:lineRule="auto"/>
        <w:rPr>
          <w:lang w:val="en-US"/>
        </w:rPr>
      </w:pPr>
    </w:p>
    <w:p w:rsidR="005520DA" w:rsidRPr="000E5F79" w:rsidRDefault="005D4750" w:rsidP="000F41B6">
      <w:pPr>
        <w:spacing w:line="480" w:lineRule="auto"/>
        <w:rPr>
          <w:b/>
          <w:bCs/>
          <w:lang w:val="en-US"/>
        </w:rPr>
      </w:pPr>
      <w:r w:rsidRPr="000E5F79">
        <w:rPr>
          <w:b/>
          <w:bCs/>
          <w:lang w:val="en-US"/>
        </w:rPr>
        <w:lastRenderedPageBreak/>
        <w:t>Critiq</w:t>
      </w:r>
      <w:r w:rsidRPr="000E5F79">
        <w:rPr>
          <w:b/>
          <w:bCs/>
          <w:lang w:val="en-US"/>
        </w:rPr>
        <w:t>ue One: Organisational Culture and Values</w:t>
      </w:r>
    </w:p>
    <w:p w:rsidR="000E5F79" w:rsidRPr="00593A76" w:rsidRDefault="005D4750" w:rsidP="00593A76">
      <w:pPr>
        <w:spacing w:line="480" w:lineRule="auto"/>
        <w:rPr>
          <w:lang w:val="en-US"/>
        </w:rPr>
      </w:pPr>
      <w:r>
        <w:rPr>
          <w:lang w:val="en-US"/>
        </w:rPr>
        <w:tab/>
      </w:r>
      <w:r w:rsidRPr="002B7C1D">
        <w:rPr>
          <w:lang w:val="en-US"/>
        </w:rPr>
        <w:t>Organizational culture and leadership are very complex topics</w:t>
      </w:r>
      <w:r>
        <w:rPr>
          <w:lang w:val="en-US"/>
        </w:rPr>
        <w:t xml:space="preserve"> </w:t>
      </w:r>
      <w:r w:rsidRPr="002B7C1D">
        <w:rPr>
          <w:lang w:val="en-US"/>
        </w:rPr>
        <w:t>(Schein, 2010).</w:t>
      </w:r>
      <w:r>
        <w:rPr>
          <w:lang w:val="en-US"/>
        </w:rPr>
        <w:t xml:space="preserve"> </w:t>
      </w:r>
      <w:r w:rsidRPr="002B7C1D">
        <w:rPr>
          <w:lang w:val="en-US"/>
        </w:rPr>
        <w:t>The culture of an organization is flourished by its leadership mostly, and the developed culture can affect the development of the lead</w:t>
      </w:r>
      <w:r w:rsidRPr="002B7C1D">
        <w:rPr>
          <w:lang w:val="en-US"/>
        </w:rPr>
        <w:t>ership as well (BASS and AVOLIO, 1993). Organizational culture at any company basically describes the shared culture and values, norms, and the goals that the company follows. Corporate Culture and Organizational Effectiveness leads to understanding and pr</w:t>
      </w:r>
      <w:r w:rsidRPr="002B7C1D">
        <w:rPr>
          <w:lang w:val="en-US"/>
        </w:rPr>
        <w:t>oductive work</w:t>
      </w:r>
      <w:r>
        <w:rPr>
          <w:lang w:val="en-US"/>
        </w:rPr>
        <w:t xml:space="preserve"> </w:t>
      </w:r>
      <w:r w:rsidRPr="002B7C1D">
        <w:rPr>
          <w:lang w:val="en-US"/>
        </w:rPr>
        <w:t>environment (Denison, 1990). By everyone having the same values and the goals the company can achieve their goals and targets easily, and the culture is mutual respect, cooperation, and support is formed.</w:t>
      </w:r>
      <w:r>
        <w:rPr>
          <w:lang w:val="en-US"/>
        </w:rPr>
        <w:t xml:space="preserve"> All the football associations </w:t>
      </w:r>
      <w:r w:rsidR="008C5A45">
        <w:rPr>
          <w:lang w:val="en-US"/>
        </w:rPr>
        <w:t>have a fan</w:t>
      </w:r>
      <w:r>
        <w:rPr>
          <w:lang w:val="en-US"/>
        </w:rPr>
        <w:t xml:space="preserve"> </w:t>
      </w:r>
      <w:r w:rsidR="008C5A45">
        <w:rPr>
          <w:lang w:val="en-US"/>
        </w:rPr>
        <w:t>following</w:t>
      </w:r>
      <w:r>
        <w:rPr>
          <w:lang w:val="en-US"/>
        </w:rPr>
        <w:t xml:space="preserve"> and so is for the Matildas. They have a huge fan </w:t>
      </w:r>
      <w:r w:rsidR="008C5A45">
        <w:rPr>
          <w:lang w:val="en-US"/>
        </w:rPr>
        <w:t>following</w:t>
      </w:r>
      <w:r>
        <w:rPr>
          <w:lang w:val="en-US"/>
        </w:rPr>
        <w:t xml:space="preserve"> and the relation between fans based on passion and </w:t>
      </w:r>
      <w:r w:rsidR="00806E51">
        <w:rPr>
          <w:lang w:val="en-US"/>
        </w:rPr>
        <w:t xml:space="preserve">support. The fans have huge support for the team. </w:t>
      </w:r>
      <w:r w:rsidR="008C5A45" w:rsidRPr="008C5A45">
        <w:rPr>
          <w:lang w:val="en-US"/>
        </w:rPr>
        <w:t>The ultimate responsibility for leading the team environment and driving change in culture and environment rests with the head coach. We no longer feel confident Alen is the right person to lead the t</w:t>
      </w:r>
      <w:r w:rsidR="008C5A45">
        <w:rPr>
          <w:lang w:val="en-US"/>
        </w:rPr>
        <w:t xml:space="preserve">eam and the staff," Gallop said </w:t>
      </w:r>
      <w:r w:rsidR="008C5A45">
        <w:rPr>
          <w:lang w:val="en-US"/>
        </w:rPr>
        <w:fldChar w:fldCharType="begin"/>
      </w:r>
      <w:r w:rsidR="008C5A45">
        <w:rPr>
          <w:lang w:val="en-US"/>
        </w:rPr>
        <w:instrText xml:space="preserve"> ADDIN ZOTERO_ITEM CSL_CITATION {"citationID":"czE06WVA","properties":{"formattedCitation":"(\\uc0\\u8220{}Matildas team culture under Stajcic in question after damning review,\\uc0\\u8221{} n.d.)","plainCitation":"(“Matildas team culture under Stajcic in question after damning review,” n.d.)","noteIndex":0},"citationItems":[{"id":17,"uris":["http://zotero.org/users/local/CyMh1xNF/items/VYS55MT7"],"uri":["http://zotero.org/users/local/CyMh1xNF/items/VYS55MT7"],"itemData":{"id":17,"type":"webpage","title":"Matildas team culture under Stajcic in question after damning review","container-title":"The World Game","abstract":"Matildas coach Alen Stajcic has been sacked only months before the FIFA Women's World Cup following a damning review of the national team's workplace culture.","URL":"https://theworldgame.sbs.com.au/matildas-team-culture-under-stajcic-in-question-after-damning-review","language":"en","accessed":{"date-parts":[["2019",4,15]]}}}],"schema":"https://github.com/citation-style-language/schema/raw/master/csl-citation.json"} </w:instrText>
      </w:r>
      <w:r w:rsidR="008C5A45">
        <w:rPr>
          <w:lang w:val="en-US"/>
        </w:rPr>
        <w:fldChar w:fldCharType="separate"/>
      </w:r>
      <w:r w:rsidR="008C5A45" w:rsidRPr="008C5A45">
        <w:t>("Matilda's team culture under Stajcic in question after damning review," n.d.)</w:t>
      </w:r>
      <w:r w:rsidR="008C5A45">
        <w:rPr>
          <w:lang w:val="en-US"/>
        </w:rPr>
        <w:fldChar w:fldCharType="end"/>
      </w:r>
      <w:r w:rsidR="008C5A45">
        <w:rPr>
          <w:lang w:val="en-US"/>
        </w:rPr>
        <w:t xml:space="preserve">. </w:t>
      </w:r>
      <w:r w:rsidR="00806E51">
        <w:rPr>
          <w:lang w:val="en-US"/>
        </w:rPr>
        <w:t xml:space="preserve">Football fans are usually very loyal to </w:t>
      </w:r>
      <w:r w:rsidR="008C5A45">
        <w:rPr>
          <w:lang w:val="en-US"/>
        </w:rPr>
        <w:t>their</w:t>
      </w:r>
      <w:r w:rsidR="00806E51">
        <w:rPr>
          <w:lang w:val="en-US"/>
        </w:rPr>
        <w:t xml:space="preserve"> teams and the case for the Matildas is the same. Their fans are very loud, vocal, and passionate. He views of the fans are really important for the club. The reason is that the opinions of </w:t>
      </w:r>
      <w:r w:rsidR="008C5A45">
        <w:rPr>
          <w:lang w:val="en-US"/>
        </w:rPr>
        <w:t>the</w:t>
      </w:r>
      <w:r w:rsidR="00806E51">
        <w:rPr>
          <w:lang w:val="en-US"/>
        </w:rPr>
        <w:t xml:space="preserve"> fans can bring changes to the team. Sometimes some of the fans get into street fights with the fans of the other teams. They are so attached emotionally to their teams that they cannot take anything against their team r its members. They often start </w:t>
      </w:r>
      <w:r w:rsidR="008C5A45">
        <w:rPr>
          <w:lang w:val="en-US"/>
        </w:rPr>
        <w:t>singing</w:t>
      </w:r>
      <w:r w:rsidR="00806E51">
        <w:rPr>
          <w:lang w:val="en-US"/>
        </w:rPr>
        <w:t xml:space="preserve"> too during the matches to cheer their team up.</w:t>
      </w:r>
      <w:r w:rsidR="00967398">
        <w:rPr>
          <w:lang w:val="en-US"/>
        </w:rPr>
        <w:t xml:space="preserve"> A report found out that the Australians are most emotionally attached to the Matildas, and four other teams of Australia.</w:t>
      </w:r>
      <w:r>
        <w:rPr>
          <w:lang w:val="en-US"/>
        </w:rPr>
        <w:t xml:space="preserve"> These teams have the highest rate of emotional attachment with their fans.</w:t>
      </w:r>
      <w:r w:rsidR="001C1937" w:rsidRPr="001C1937">
        <w:t xml:space="preserve"> </w:t>
      </w:r>
      <w:r w:rsidR="001C1937" w:rsidRPr="001C1937">
        <w:rPr>
          <w:lang w:val="en-US"/>
        </w:rPr>
        <w:t xml:space="preserve">The Matildas were crushing favorites to </w:t>
      </w:r>
      <w:r w:rsidR="001C1937">
        <w:rPr>
          <w:lang w:val="en-US"/>
        </w:rPr>
        <w:t>assert</w:t>
      </w:r>
      <w:r w:rsidR="001C1937" w:rsidRPr="001C1937">
        <w:rPr>
          <w:lang w:val="en-US"/>
        </w:rPr>
        <w:t xml:space="preserve"> the opening Cup of Nations trophy, and did so with comparative simplicity on Wednesday night, wrapping up the tournament with a 3-0 win over an aggressive and eager </w:t>
      </w:r>
      <w:r w:rsidR="001C1937">
        <w:rPr>
          <w:lang w:val="en-US"/>
        </w:rPr>
        <w:lastRenderedPageBreak/>
        <w:t xml:space="preserve">Argentina side at AAMI Park </w:t>
      </w:r>
      <w:r w:rsidR="00593A76">
        <w:rPr>
          <w:lang w:val="en-US"/>
        </w:rPr>
        <w:fldChar w:fldCharType="begin"/>
      </w:r>
      <w:r w:rsidR="00593A76">
        <w:rPr>
          <w:lang w:val="en-US"/>
        </w:rPr>
        <w:instrText xml:space="preserve"> ADDIN ZOTERO_ITEM CSL_CITATION {"citationID":"t6puGa32","properties":{"formattedCitation":"(Smale and Howard, 2019)","plainCitation":"(Smale and Howard, 2019)","noteIndex":0},"citationItems":[{"id":31,"uris":["http://zotero.org/users/local/CyMh1xNF/items/QQJI3X9P"],"uri":["http://zotero.org/users/local/CyMh1xNF/items/QQJI3X9P"],"itemData":{"id":31,"type":"webpage","title":"Dominating the Cup of Nations is nice, but are the Matildas ready for a World Cup tilt?","container-title":"ABC News","genre":"Text","abstract":"The Matildas were always going to wrap up the Cup of Nations tournament, but the real test will be whether new coach Ante Milicic can iron out the defensive issues ahead of the World Cup in June.","URL":"https://www.abc.net.au/news/2019-03-06/matildas-cup-of-nations-victory-world-cup-true-test/10877312","language":"en-AU","author":[{"family":"Smale","given":"Simon"},{"family":"Howard","given":"Jacqueline"}],"issued":{"date-parts":[["2019",3,6]]},"accessed":{"date-parts":[["2019",4,15]]}}}],"schema":"https://github.com/citation-style-language/schema/raw/master/csl-citation.json"} </w:instrText>
      </w:r>
      <w:r w:rsidR="00593A76">
        <w:rPr>
          <w:lang w:val="en-US"/>
        </w:rPr>
        <w:fldChar w:fldCharType="separate"/>
      </w:r>
      <w:r w:rsidR="00593A76" w:rsidRPr="00593A76">
        <w:t>(Smale and Howard, 2019)</w:t>
      </w:r>
      <w:r w:rsidR="00593A76">
        <w:rPr>
          <w:lang w:val="en-US"/>
        </w:rPr>
        <w:fldChar w:fldCharType="end"/>
      </w:r>
      <w:r w:rsidR="00593A76">
        <w:rPr>
          <w:lang w:val="en-US"/>
        </w:rPr>
        <w:t xml:space="preserve">. </w:t>
      </w:r>
      <w:r w:rsidRPr="000E5F79">
        <w:rPr>
          <w:lang w:val="en-US"/>
        </w:rPr>
        <w:t>True North Research’s 2018 Report establish</w:t>
      </w:r>
      <w:r>
        <w:rPr>
          <w:lang w:val="en-US"/>
        </w:rPr>
        <w:t>ed</w:t>
      </w:r>
      <w:r w:rsidRPr="000E5F79">
        <w:rPr>
          <w:lang w:val="en-US"/>
        </w:rPr>
        <w:t xml:space="preserve"> that while </w:t>
      </w:r>
      <w:r>
        <w:rPr>
          <w:lang w:val="en-US"/>
        </w:rPr>
        <w:t xml:space="preserve">famous teams </w:t>
      </w:r>
      <w:r w:rsidRPr="000E5F79">
        <w:rPr>
          <w:lang w:val="en-US"/>
        </w:rPr>
        <w:t xml:space="preserve">have a huge number of followers, it is women's teams that have a greater </w:t>
      </w:r>
      <w:r w:rsidRPr="000E5F79">
        <w:rPr>
          <w:lang w:val="en-US"/>
        </w:rPr>
        <w:t>emotional linking.</w:t>
      </w:r>
      <w:r>
        <w:rPr>
          <w:lang w:val="en-US"/>
        </w:rPr>
        <w:t xml:space="preserve"> It states that the relationship between the </w:t>
      </w:r>
      <w:r w:rsidR="008C5A45">
        <w:rPr>
          <w:lang w:val="en-US"/>
        </w:rPr>
        <w:t>fans</w:t>
      </w:r>
      <w:r>
        <w:rPr>
          <w:lang w:val="en-US"/>
        </w:rPr>
        <w:t xml:space="preserve"> and their teams is very unique and it has emotions attached to it as well as the passion. </w:t>
      </w:r>
      <w:r w:rsidR="00593A76" w:rsidRPr="00593A76">
        <w:rPr>
          <w:lang w:val="en-US"/>
        </w:rPr>
        <w:t>The Matildas are presently in camp in Colorado after previous week's 5-3 defeat to world champs USA.</w:t>
      </w:r>
      <w:r w:rsidR="00593A76">
        <w:rPr>
          <w:lang w:val="en-US"/>
        </w:rPr>
        <w:t xml:space="preserve"> </w:t>
      </w:r>
      <w:r w:rsidR="00593A76" w:rsidRPr="00593A76">
        <w:rPr>
          <w:lang w:val="en-US"/>
        </w:rPr>
        <w:t>They won't accumulate again till the concluding squad is chosen in mid-May, coming together for a hot weather preparation camp</w:t>
      </w:r>
      <w:r w:rsidR="00593A76">
        <w:rPr>
          <w:lang w:val="en-US"/>
        </w:rPr>
        <w:t xml:space="preserve"> in Antalya, Turkey from May 19 </w:t>
      </w:r>
      <w:r w:rsidR="00593A76">
        <w:rPr>
          <w:lang w:val="en-US"/>
        </w:rPr>
        <w:fldChar w:fldCharType="begin"/>
      </w:r>
      <w:r w:rsidR="00593A76">
        <w:rPr>
          <w:lang w:val="en-US"/>
        </w:rPr>
        <w:instrText xml:space="preserve"> ADDIN ZOTERO_ITEM CSL_CITATION {"citationID":"wQsbmLhI","properties":{"formattedCitation":"(\\uc0\\u8220{}Matildas tee up Dutch friendly,\\uc0\\u8221{} n.d.)","plainCitation":"(“Matildas tee up Dutch friendly,” n.d.)","noteIndex":0},"citationItems":[{"id":33,"uris":["http://zotero.org/users/local/CyMh1xNF/items/W9Q5MX42"],"uri":["http://zotero.org/users/local/CyMh1xNF/items/W9Q5MX42"],"itemData":{"id":33,"type":"webpage","title":"Matildas tee up Dutch friendly","container-title":"The World Game","abstract":"The Matildas will face off against European champions the Netherlands in their final friendly before June's FIFA Women's World Cup.","URL":"https://theworldgame.sbs.com.au/matildas-tee-up-dutch-friendly","language":"en","accessed":{"date-parts":[["2019",4,15]]}}}],"schema":"https://github.com/citation-style-language/schema/raw/master/csl-citation.json"} </w:instrText>
      </w:r>
      <w:r w:rsidR="00593A76">
        <w:rPr>
          <w:lang w:val="en-US"/>
        </w:rPr>
        <w:fldChar w:fldCharType="separate"/>
      </w:r>
      <w:r w:rsidR="00593A76" w:rsidRPr="00593A76">
        <w:t>(“Matildas tee up Dutch friendly,” n.d.)</w:t>
      </w:r>
      <w:r w:rsidR="00593A76">
        <w:rPr>
          <w:lang w:val="en-US"/>
        </w:rPr>
        <w:fldChar w:fldCharType="end"/>
      </w:r>
      <w:r w:rsidR="00593A76">
        <w:rPr>
          <w:lang w:val="en-US"/>
        </w:rPr>
        <w:t>.</w:t>
      </w:r>
    </w:p>
    <w:p w:rsidR="000E5F79" w:rsidRDefault="005D4750" w:rsidP="000E5F79">
      <w:pPr>
        <w:spacing w:line="480" w:lineRule="auto"/>
        <w:rPr>
          <w:b/>
          <w:bCs/>
          <w:lang w:val="en-US"/>
        </w:rPr>
      </w:pPr>
      <w:r w:rsidRPr="000E5F79">
        <w:rPr>
          <w:b/>
          <w:bCs/>
          <w:lang w:val="en-US"/>
        </w:rPr>
        <w:t>Critique Two: Sponsorship and Marketing Activities</w:t>
      </w:r>
    </w:p>
    <w:p w:rsidR="009F0FEE" w:rsidRDefault="005D4750" w:rsidP="001C1937">
      <w:pPr>
        <w:spacing w:line="480" w:lineRule="auto"/>
        <w:rPr>
          <w:lang w:val="en-US"/>
        </w:rPr>
      </w:pPr>
      <w:r w:rsidRPr="000E5F79">
        <w:rPr>
          <w:lang w:val="en-US"/>
        </w:rPr>
        <w:tab/>
      </w:r>
      <w:r w:rsidR="00E30EEB">
        <w:rPr>
          <w:lang w:val="en-US"/>
        </w:rPr>
        <w:t xml:space="preserve">There has never been </w:t>
      </w:r>
      <w:r w:rsidR="00E30EEB" w:rsidRPr="000E5F79">
        <w:rPr>
          <w:lang w:val="en-US"/>
        </w:rPr>
        <w:t>more</w:t>
      </w:r>
      <w:r w:rsidRPr="000E5F79">
        <w:rPr>
          <w:lang w:val="en-US"/>
        </w:rPr>
        <w:t xml:space="preserve"> buzz </w:t>
      </w:r>
      <w:r w:rsidR="00E30EEB" w:rsidRPr="000E5F79">
        <w:rPr>
          <w:lang w:val="en-US"/>
        </w:rPr>
        <w:t>around</w:t>
      </w:r>
      <w:r w:rsidRPr="000E5F79">
        <w:rPr>
          <w:lang w:val="en-US"/>
        </w:rPr>
        <w:t xml:space="preserve"> the Matildas than right now. Their headline-grabbing feats have captivated the nation and for several of the team'</w:t>
      </w:r>
      <w:r w:rsidRPr="000E5F79">
        <w:rPr>
          <w:lang w:val="en-US"/>
        </w:rPr>
        <w:t>s stars are likely to earn them</w:t>
      </w:r>
      <w:r>
        <w:rPr>
          <w:lang w:val="en-US"/>
        </w:rPr>
        <w:t xml:space="preserve"> stacks of cash in endorsements </w:t>
      </w:r>
      <w:r>
        <w:rPr>
          <w:lang w:val="en-US"/>
        </w:rPr>
        <w:fldChar w:fldCharType="begin"/>
      </w:r>
      <w:r>
        <w:rPr>
          <w:lang w:val="en-US"/>
        </w:rPr>
        <w:instrText xml:space="preserve"> ADDIN ZOTERO_ITEM CSL_CITATION {"citationID":"1KV8XCnY","properties":{"formattedCitation":"(\\uc0\\u8220{}Sponsors set to splash the cash for red hot Matildas,\\uc0\\u8221{} n.d.)","plainCitat</w:instrText>
      </w:r>
      <w:r>
        <w:rPr>
          <w:lang w:val="en-US"/>
        </w:rPr>
        <w:instrText>ion":"(“Sponsors set to splash the cash for red hot Matildas,” n.d.)","noteIndex":0},"citationItems":[{"id":11,"uris":["http://zotero.org/users/local/CyMh1xNF/items/8KKHYRLC"],"uri":["http://zotero.org/users/local/CyMh1xNF/items/8KKHYRLC"],"itemData":{"id"</w:instrText>
      </w:r>
      <w:r>
        <w:rPr>
          <w:lang w:val="en-US"/>
        </w:rPr>
        <w:instrText>:11,"type":"webpage","title":"Sponsors set to splash the cash for red hot Matildas","container-title":"The World Game","abstract":"There has never been a bigger buzz around the Matildas than right now. Their headline-grabbing feats have captivated the nati</w:instrText>
      </w:r>
      <w:r>
        <w:rPr>
          <w:lang w:val="en-US"/>
        </w:rPr>
        <w:instrText>on and for several of the team's stars are likely to earn them stacks of cash in endorsements.","URL":"https://theworldgame.sbs.com.au/sponsors-set-to-splash-the-cash-for-red-hot-matildas","language":"en","accessed":{"date-parts":[["2019",4,15]]}}}],"schem</w:instrText>
      </w:r>
      <w:r>
        <w:rPr>
          <w:lang w:val="en-US"/>
        </w:rPr>
        <w:instrText xml:space="preserve">a":"https://github.com/citation-style-language/schema/raw/master/csl-citation.json"} </w:instrText>
      </w:r>
      <w:r>
        <w:rPr>
          <w:lang w:val="en-US"/>
        </w:rPr>
        <w:fldChar w:fldCharType="separate"/>
      </w:r>
      <w:r w:rsidR="00701A12" w:rsidRPr="00701A12">
        <w:t>(“Sponsors set to splash the cash for red hot Matildas,” n.d.)</w:t>
      </w:r>
      <w:r>
        <w:rPr>
          <w:lang w:val="en-US"/>
        </w:rPr>
        <w:fldChar w:fldCharType="end"/>
      </w:r>
      <w:r>
        <w:rPr>
          <w:lang w:val="en-US"/>
        </w:rPr>
        <w:t xml:space="preserve">. </w:t>
      </w:r>
      <w:r w:rsidR="00701A12">
        <w:rPr>
          <w:lang w:val="en-US"/>
        </w:rPr>
        <w:t xml:space="preserve">After their back to back wins over Brazil and their outstanding victory in the tournament of the </w:t>
      </w:r>
      <w:r w:rsidR="00E30EEB">
        <w:rPr>
          <w:lang w:val="en-US"/>
        </w:rPr>
        <w:t>Nations</w:t>
      </w:r>
      <w:r w:rsidR="00701A12">
        <w:rPr>
          <w:lang w:val="en-US"/>
        </w:rPr>
        <w:t xml:space="preserve"> during August, the star players of Matildas could increase their earnings to three </w:t>
      </w:r>
      <w:r w:rsidR="00701A12" w:rsidRPr="00701A12">
        <w:rPr>
          <w:lang w:val="en-US"/>
        </w:rPr>
        <w:t xml:space="preserve">Of all the business companions of Australia's national teams, none is minor than that of the Matildas' </w:t>
      </w:r>
      <w:r w:rsidR="00E30EEB" w:rsidRPr="00701A12">
        <w:rPr>
          <w:lang w:val="en-US"/>
        </w:rPr>
        <w:t>sole</w:t>
      </w:r>
      <w:r w:rsidR="00701A12" w:rsidRPr="00701A12">
        <w:rPr>
          <w:lang w:val="en-US"/>
        </w:rPr>
        <w:t xml:space="preserve"> separate sponsor - </w:t>
      </w:r>
      <w:r w:rsidR="00E30EEB" w:rsidRPr="00701A12">
        <w:rPr>
          <w:lang w:val="en-US"/>
        </w:rPr>
        <w:t>however</w:t>
      </w:r>
      <w:r w:rsidR="00701A12" w:rsidRPr="00701A12">
        <w:rPr>
          <w:lang w:val="en-US"/>
        </w:rPr>
        <w:t xml:space="preserve"> </w:t>
      </w:r>
      <w:r w:rsidR="00E30EEB" w:rsidRPr="00701A12">
        <w:rPr>
          <w:lang w:val="en-US"/>
        </w:rPr>
        <w:t>possibly</w:t>
      </w:r>
      <w:r w:rsidR="00701A12" w:rsidRPr="00701A12">
        <w:rPr>
          <w:lang w:val="en-US"/>
        </w:rPr>
        <w:t xml:space="preserve"> none is more involved than the project </w:t>
      </w:r>
      <w:r w:rsidR="00E30EEB" w:rsidRPr="00701A12">
        <w:rPr>
          <w:lang w:val="en-US"/>
        </w:rPr>
        <w:t>management</w:t>
      </w:r>
      <w:r w:rsidR="00E30EEB">
        <w:rPr>
          <w:lang w:val="en-US"/>
        </w:rPr>
        <w:t xml:space="preserve"> company</w:t>
      </w:r>
      <w:r w:rsidR="00E30EEB" w:rsidRPr="00701A12">
        <w:rPr>
          <w:lang w:val="en-US"/>
        </w:rPr>
        <w:t>.</w:t>
      </w:r>
      <w:r w:rsidR="00E30EEB">
        <w:rPr>
          <w:lang w:val="en-US"/>
        </w:rPr>
        <w:t xml:space="preserve"> Times</w:t>
      </w:r>
      <w:r w:rsidR="00701A12">
        <w:rPr>
          <w:lang w:val="en-US"/>
        </w:rPr>
        <w:t xml:space="preserve"> according to the </w:t>
      </w:r>
      <w:r w:rsidR="00E30EEB">
        <w:rPr>
          <w:lang w:val="en-US"/>
        </w:rPr>
        <w:t>best</w:t>
      </w:r>
      <w:r w:rsidR="00701A12">
        <w:rPr>
          <w:lang w:val="en-US"/>
        </w:rPr>
        <w:t xml:space="preserve"> economy </w:t>
      </w:r>
      <w:r w:rsidR="00E30EEB">
        <w:rPr>
          <w:lang w:val="en-US"/>
        </w:rPr>
        <w:t>professional</w:t>
      </w:r>
      <w:r w:rsidR="00701A12">
        <w:rPr>
          <w:lang w:val="en-US"/>
        </w:rPr>
        <w:t xml:space="preserve">. The sponsorship is </w:t>
      </w:r>
      <w:r w:rsidR="00E30EEB">
        <w:rPr>
          <w:lang w:val="en-US"/>
        </w:rPr>
        <w:t>other</w:t>
      </w:r>
      <w:r w:rsidR="00701A12">
        <w:rPr>
          <w:lang w:val="en-US"/>
        </w:rPr>
        <w:t xml:space="preserve"> than </w:t>
      </w:r>
      <w:r w:rsidR="00E30EEB">
        <w:rPr>
          <w:lang w:val="en-US"/>
        </w:rPr>
        <w:t xml:space="preserve">only </w:t>
      </w:r>
      <w:r w:rsidR="00701A12">
        <w:rPr>
          <w:lang w:val="en-US"/>
        </w:rPr>
        <w:t xml:space="preserve">the </w:t>
      </w:r>
      <w:r w:rsidR="00E30EEB">
        <w:rPr>
          <w:lang w:val="en-US"/>
        </w:rPr>
        <w:t>publicity</w:t>
      </w:r>
      <w:r w:rsidR="00701A12">
        <w:rPr>
          <w:lang w:val="en-US"/>
        </w:rPr>
        <w:t xml:space="preserve"> </w:t>
      </w:r>
      <w:r w:rsidR="00E30EEB">
        <w:rPr>
          <w:lang w:val="en-US"/>
        </w:rPr>
        <w:fldChar w:fldCharType="begin"/>
      </w:r>
      <w:r w:rsidR="00E30EEB">
        <w:rPr>
          <w:lang w:val="en-US"/>
        </w:rPr>
        <w:instrText xml:space="preserve"> ADDIN ZOTERO_ITEM CSL_CITATION {"citationID":"ShIyb5uG","properties":{"formattedCitation":"(Bossi, 2018)","plainCitation":"(Bossi, 2018)","noteIndex":0},"citationItems":[{"id":15,"uris":["http://zotero.org/users/local/CyMh1xNF/items/MWLECFLB"],"uri":["http://zotero.org/users/local/CyMh1xNF/items/MWLECFLB"],"itemData":{"id":15,"type":"webpage","title":"The Matildas sponsor becoming embedded in women's football","container-title":"The Sydney Morning Herald","abstract":"Seven Consulting may have not registered with many watching the Matildas' against Chile this week but the company is invested heavily in women's football.","URL":"https://www.smh.com.au/sport/soccer/the-matildas-sponsor-becoming-embedded-in-women-s-football-20181115-p50gba.html","language":"en","author":[{"family":"Bossi","given":"Dominic"}],"issued":{"date-parts":[["2018",11,15]]},"accessed":{"date-parts":[["2019",4,15]]}}}],"schema":"https://github.com/citation-style-language/schema/raw/master/csl-citation.json"} </w:instrText>
      </w:r>
      <w:r w:rsidR="00E30EEB">
        <w:rPr>
          <w:lang w:val="en-US"/>
        </w:rPr>
        <w:fldChar w:fldCharType="separate"/>
      </w:r>
      <w:r w:rsidR="00E30EEB" w:rsidRPr="00E30EEB">
        <w:t>(Bossi, 2018)</w:t>
      </w:r>
      <w:r w:rsidR="00E30EEB">
        <w:rPr>
          <w:lang w:val="en-US"/>
        </w:rPr>
        <w:fldChar w:fldCharType="end"/>
      </w:r>
      <w:r w:rsidR="00E30EEB">
        <w:rPr>
          <w:lang w:val="en-US"/>
        </w:rPr>
        <w:t xml:space="preserve">.  </w:t>
      </w:r>
      <w:r w:rsidR="00E30EEB" w:rsidRPr="00E30EEB">
        <w:rPr>
          <w:lang w:val="en-US"/>
        </w:rPr>
        <w:t>After</w:t>
      </w:r>
      <w:r w:rsidR="00E30EEB">
        <w:rPr>
          <w:lang w:val="en-US"/>
        </w:rPr>
        <w:t xml:space="preserve"> they read</w:t>
      </w:r>
      <w:r w:rsidR="00E30EEB" w:rsidRPr="00E30EEB">
        <w:rPr>
          <w:lang w:val="en-US"/>
        </w:rPr>
        <w:t xml:space="preserve"> a </w:t>
      </w:r>
      <w:r w:rsidR="00E30EEB">
        <w:rPr>
          <w:lang w:val="en-US"/>
        </w:rPr>
        <w:t xml:space="preserve">news </w:t>
      </w:r>
      <w:r w:rsidR="00E30EEB" w:rsidRPr="00E30EEB">
        <w:rPr>
          <w:lang w:val="en-US"/>
        </w:rPr>
        <w:t xml:space="preserve">in the Herald </w:t>
      </w:r>
      <w:r w:rsidR="00E30EEB">
        <w:rPr>
          <w:lang w:val="en-US"/>
        </w:rPr>
        <w:t xml:space="preserve">regarding </w:t>
      </w:r>
      <w:r w:rsidR="00E30EEB" w:rsidRPr="00E30EEB">
        <w:rPr>
          <w:lang w:val="en-US"/>
        </w:rPr>
        <w:t xml:space="preserve">the deficiency of advertising around the Matildas, Seven Consulting creator Declan Boylan come up to Football Federation Australia to turn into the main sovereign sponsor of the team to help link the incomes </w:t>
      </w:r>
      <w:r w:rsidR="00DF78A7" w:rsidRPr="00E30EEB">
        <w:rPr>
          <w:lang w:val="en-US"/>
        </w:rPr>
        <w:t>slit</w:t>
      </w:r>
      <w:r w:rsidR="00E30EEB" w:rsidRPr="00E30EEB">
        <w:rPr>
          <w:lang w:val="en-US"/>
        </w:rPr>
        <w:t xml:space="preserve"> between female and male football.</w:t>
      </w:r>
      <w:r w:rsidRPr="009F0FEE">
        <w:t xml:space="preserve"> </w:t>
      </w:r>
      <w:r w:rsidRPr="009F0FEE">
        <w:rPr>
          <w:lang w:val="en-US"/>
        </w:rPr>
        <w:t xml:space="preserve">Managing consultancy firm </w:t>
      </w:r>
      <w:r>
        <w:rPr>
          <w:lang w:val="en-US"/>
        </w:rPr>
        <w:t xml:space="preserve">supports Australian women's soccer team </w:t>
      </w:r>
      <w:r>
        <w:rPr>
          <w:lang w:val="en-US"/>
        </w:rPr>
        <w:fldChar w:fldCharType="begin"/>
      </w:r>
      <w:r>
        <w:rPr>
          <w:lang w:val="en-US"/>
        </w:rPr>
        <w:instrText xml:space="preserve"> ADDIN ZOTERO_ITEM CSL_CITATION {"citationID":"opd3NOsV","properties":{"formattedCitation":"(\\uc0\\u8220{}Australian women\\uc0\\u8217{}s national soccer team sco</w:instrText>
      </w:r>
      <w:r>
        <w:rPr>
          <w:lang w:val="en-US"/>
        </w:rPr>
        <w:instrText>re Seven Consulting deal - SportsPro Media,\\uc0\\u8221{} n.d.)","plainCitation":"(“Australian women’s national soccer team score Seven Consulting deal - SportsPro Media,” n.d.)","noteIndex":0},"citationItems":[{"id":27,"uris":["http://zotero.org/users/loc</w:instrText>
      </w:r>
      <w:r>
        <w:rPr>
          <w:lang w:val="en-US"/>
        </w:rPr>
        <w:instrText>al/CyMh1xNF/items/MJ5DAQ9Q"],"uri":["http://zotero.org/users/local/CyMh1xNF/items/MJ5DAQ9Q"],"itemData":{"id":27,"type":"webpage","title":"Australian women’s national soccer team score Seven Consulting deal - SportsPro Media","URL":"http://www.sportspromed</w:instrText>
      </w:r>
      <w:r>
        <w:rPr>
          <w:lang w:val="en-US"/>
        </w:rPr>
        <w:instrText xml:space="preserve">ia.com/news/australian-womens-national-soccer-team-score-seven-consulting-deal","accessed":{"date-parts":[["2019",4,15]]}}}],"schema":"https://github.com/citation-style-language/schema/raw/master/csl-citation.json"} </w:instrText>
      </w:r>
      <w:r>
        <w:rPr>
          <w:lang w:val="en-US"/>
        </w:rPr>
        <w:fldChar w:fldCharType="separate"/>
      </w:r>
      <w:r w:rsidRPr="009F0FEE">
        <w:t>(“Australian women’s national soccer tea</w:t>
      </w:r>
      <w:r w:rsidRPr="009F0FEE">
        <w:t>m score Seven Consulting deal - SportsPro Media,” n.d.)</w:t>
      </w:r>
      <w:r>
        <w:rPr>
          <w:lang w:val="en-US"/>
        </w:rPr>
        <w:fldChar w:fldCharType="end"/>
      </w:r>
      <w:r>
        <w:rPr>
          <w:lang w:val="en-US"/>
        </w:rPr>
        <w:t>.</w:t>
      </w:r>
      <w:r w:rsidR="00E30EEB" w:rsidRPr="00E30EEB">
        <w:rPr>
          <w:lang w:val="en-US"/>
        </w:rPr>
        <w:t xml:space="preserve"> As a </w:t>
      </w:r>
      <w:r w:rsidR="00DF78A7" w:rsidRPr="00E30EEB">
        <w:rPr>
          <w:lang w:val="en-US"/>
        </w:rPr>
        <w:t>workforce</w:t>
      </w:r>
      <w:r w:rsidR="00E30EEB" w:rsidRPr="00E30EEB">
        <w:rPr>
          <w:lang w:val="en-US"/>
        </w:rPr>
        <w:t xml:space="preserve"> profit-sharing company, any </w:t>
      </w:r>
      <w:r w:rsidR="00DF78A7" w:rsidRPr="00E30EEB">
        <w:rPr>
          <w:lang w:val="en-US"/>
        </w:rPr>
        <w:t>possible</w:t>
      </w:r>
      <w:r w:rsidR="00E30EEB" w:rsidRPr="00E30EEB">
        <w:rPr>
          <w:lang w:val="en-US"/>
        </w:rPr>
        <w:t xml:space="preserve"> </w:t>
      </w:r>
      <w:r w:rsidR="00DF78A7" w:rsidRPr="00E30EEB">
        <w:rPr>
          <w:lang w:val="en-US"/>
        </w:rPr>
        <w:t>treaty</w:t>
      </w:r>
      <w:r w:rsidR="00E30EEB" w:rsidRPr="00E30EEB">
        <w:rPr>
          <w:lang w:val="en-US"/>
        </w:rPr>
        <w:t xml:space="preserve"> would </w:t>
      </w:r>
      <w:r w:rsidR="00DF78A7" w:rsidRPr="00E30EEB">
        <w:rPr>
          <w:lang w:val="en-US"/>
        </w:rPr>
        <w:t>influence</w:t>
      </w:r>
      <w:r w:rsidR="00E30EEB" w:rsidRPr="00E30EEB">
        <w:rPr>
          <w:lang w:val="en-US"/>
        </w:rPr>
        <w:t xml:space="preserve"> </w:t>
      </w:r>
      <w:r w:rsidR="00DF78A7" w:rsidRPr="00E30EEB">
        <w:rPr>
          <w:lang w:val="en-US"/>
        </w:rPr>
        <w:t>salaries</w:t>
      </w:r>
      <w:r w:rsidR="00E30EEB" w:rsidRPr="00E30EEB">
        <w:rPr>
          <w:lang w:val="en-US"/>
        </w:rPr>
        <w:t xml:space="preserve"> of </w:t>
      </w:r>
      <w:r w:rsidR="00DF78A7" w:rsidRPr="00E30EEB">
        <w:rPr>
          <w:lang w:val="en-US"/>
        </w:rPr>
        <w:t>workers</w:t>
      </w:r>
      <w:r w:rsidR="00E30EEB" w:rsidRPr="00E30EEB">
        <w:rPr>
          <w:lang w:val="en-US"/>
        </w:rPr>
        <w:t xml:space="preserve"> - </w:t>
      </w:r>
      <w:r w:rsidR="00DF78A7" w:rsidRPr="00E30EEB">
        <w:rPr>
          <w:lang w:val="en-US"/>
        </w:rPr>
        <w:t>however</w:t>
      </w:r>
      <w:r w:rsidR="00E30EEB" w:rsidRPr="00E30EEB">
        <w:rPr>
          <w:lang w:val="en-US"/>
        </w:rPr>
        <w:t xml:space="preserve">, the </w:t>
      </w:r>
      <w:r w:rsidR="00DF78A7" w:rsidRPr="00E30EEB">
        <w:rPr>
          <w:lang w:val="en-US"/>
        </w:rPr>
        <w:t>suggestion</w:t>
      </w:r>
      <w:r w:rsidR="00E30EEB" w:rsidRPr="00E30EEB">
        <w:rPr>
          <w:lang w:val="en-US"/>
        </w:rPr>
        <w:t xml:space="preserve"> to </w:t>
      </w:r>
      <w:r w:rsidR="00DF78A7" w:rsidRPr="00E30EEB">
        <w:rPr>
          <w:lang w:val="en-US"/>
        </w:rPr>
        <w:t>upkeep</w:t>
      </w:r>
      <w:r w:rsidR="00E30EEB" w:rsidRPr="00E30EEB">
        <w:rPr>
          <w:lang w:val="en-US"/>
        </w:rPr>
        <w:t xml:space="preserve"> the Matildas </w:t>
      </w:r>
      <w:r w:rsidR="00DF78A7">
        <w:rPr>
          <w:lang w:val="en-US"/>
        </w:rPr>
        <w:t xml:space="preserve">got </w:t>
      </w:r>
      <w:r w:rsidR="00E30EEB" w:rsidRPr="00E30EEB">
        <w:rPr>
          <w:lang w:val="en-US"/>
        </w:rPr>
        <w:t xml:space="preserve">an </w:t>
      </w:r>
      <w:r w:rsidR="00DF78A7" w:rsidRPr="00E30EEB">
        <w:rPr>
          <w:lang w:val="en-US"/>
        </w:rPr>
        <w:t>awe-inspiring</w:t>
      </w:r>
      <w:r w:rsidR="00E30EEB" w:rsidRPr="00E30EEB">
        <w:rPr>
          <w:lang w:val="en-US"/>
        </w:rPr>
        <w:t xml:space="preserve"> </w:t>
      </w:r>
      <w:r w:rsidR="00DF78A7" w:rsidRPr="00E30EEB">
        <w:rPr>
          <w:lang w:val="en-US"/>
        </w:rPr>
        <w:t>endorsement</w:t>
      </w:r>
      <w:r w:rsidR="001C1937">
        <w:rPr>
          <w:lang w:val="en-US"/>
        </w:rPr>
        <w:t xml:space="preserve">. </w:t>
      </w:r>
      <w:r w:rsidR="001C1937" w:rsidRPr="001C1937">
        <w:rPr>
          <w:lang w:val="en-US"/>
        </w:rPr>
        <w:t xml:space="preserve">Seven Consulting are </w:t>
      </w:r>
      <w:r w:rsidR="001C1937" w:rsidRPr="001C1937">
        <w:rPr>
          <w:lang w:val="en-US"/>
        </w:rPr>
        <w:lastRenderedPageBreak/>
        <w:t>fervent and dedicated in our backing of the Westfield Matildas. We find their constant individual exertions</w:t>
      </w:r>
      <w:r w:rsidR="001C1937">
        <w:rPr>
          <w:lang w:val="en-US"/>
        </w:rPr>
        <w:t xml:space="preserve"> to play </w:t>
      </w:r>
      <w:r w:rsidR="001C1937" w:rsidRPr="001C1937">
        <w:rPr>
          <w:lang w:val="en-US"/>
        </w:rPr>
        <w:t>at a world-class level, in specific their new successes over the USA, Japan, and Brazil to win the 2017 Tournament of Nations, to be moving both for us and for a new age group</w:t>
      </w:r>
      <w:r w:rsidR="001C1937">
        <w:rPr>
          <w:lang w:val="en-US"/>
        </w:rPr>
        <w:t xml:space="preserve"> of footballers </w:t>
      </w:r>
      <w:r w:rsidR="001C1937">
        <w:rPr>
          <w:lang w:val="en-US"/>
        </w:rPr>
        <w:fldChar w:fldCharType="begin"/>
      </w:r>
      <w:r w:rsidR="001C1937">
        <w:rPr>
          <w:lang w:val="en-US"/>
        </w:rPr>
        <w:instrText xml:space="preserve"> ADDIN ZOTERO_ITEM CSL_CITATION {"citationID":"i6iW57Dg","properties":{"formattedCitation":"(General, n.d.)","plainCitation":"(General, n.d.)","noteIndex":0},"citationItems":[{"id":29,"uris":["http://zotero.org/users/local/CyMh1xNF/items/ESLT77E9"],"uri":["http://zotero.org/users/local/CyMh1xNF/items/ESLT77E9"],"itemData":{"id":29,"type":"post-weblog","title":"Matildas","container-title":"Seven Consulting","abstract":"Seven Consulting are passionate and committed in our support of the Westfield Matildas. We find their continued personal efforts to perform at a world-class level, in particular their recent victories over the USA, Japan and Brazil to win the 2017 Tournament of Nations, to be inspiring both for us and for a new generation of footballers.With this in mind, we are also looking to share some unique experiences with our clients, staff members and friends, including joining us in supporting the Westfield Matildas at their home games as our guests.","URL":"https://www.sevenconsulting.com/matildas/","language":"en-GB","author":[{"literal":"General"}],"accessed":{"date-parts":[["2019",4,15]]}}}],"schema":"https://github.com/citation-style-language/schema/raw/master/csl-citation.json"} </w:instrText>
      </w:r>
      <w:r w:rsidR="001C1937">
        <w:rPr>
          <w:lang w:val="en-US"/>
        </w:rPr>
        <w:fldChar w:fldCharType="separate"/>
      </w:r>
      <w:r w:rsidR="001C1937" w:rsidRPr="001C1937">
        <w:t>(General, n.d.)</w:t>
      </w:r>
      <w:r w:rsidR="001C1937">
        <w:rPr>
          <w:lang w:val="en-US"/>
        </w:rPr>
        <w:fldChar w:fldCharType="end"/>
      </w:r>
      <w:r w:rsidR="001C1937">
        <w:rPr>
          <w:lang w:val="en-US"/>
        </w:rPr>
        <w:t>.</w:t>
      </w:r>
    </w:p>
    <w:p w:rsidR="00DF78A7" w:rsidRDefault="005D4750" w:rsidP="009F0FEE">
      <w:pPr>
        <w:spacing w:line="480" w:lineRule="auto"/>
        <w:rPr>
          <w:lang w:val="en-US"/>
        </w:rPr>
      </w:pPr>
      <w:r w:rsidRPr="00DF78A7">
        <w:rPr>
          <w:lang w:val="en-US"/>
        </w:rPr>
        <w:t xml:space="preserve">Their backing isn't </w:t>
      </w:r>
      <w:r>
        <w:rPr>
          <w:lang w:val="en-US"/>
        </w:rPr>
        <w:t xml:space="preserve">only </w:t>
      </w:r>
      <w:r w:rsidRPr="00DF78A7">
        <w:rPr>
          <w:lang w:val="en-US"/>
        </w:rPr>
        <w:t>in the positions or on a database, but also could lead to post-football service.</w:t>
      </w:r>
      <w:r>
        <w:rPr>
          <w:lang w:val="en-US"/>
        </w:rPr>
        <w:t xml:space="preserve"> </w:t>
      </w:r>
      <w:r w:rsidR="008C5A45" w:rsidRPr="008C5A45">
        <w:rPr>
          <w:lang w:val="en-US"/>
        </w:rPr>
        <w:t xml:space="preserve">For </w:t>
      </w:r>
      <w:r w:rsidR="009F0FEE" w:rsidRPr="008C5A45">
        <w:rPr>
          <w:lang w:val="en-US"/>
        </w:rPr>
        <w:t>ages</w:t>
      </w:r>
      <w:r w:rsidR="008C5A45" w:rsidRPr="008C5A45">
        <w:rPr>
          <w:lang w:val="en-US"/>
        </w:rPr>
        <w:t xml:space="preserve">, the cards </w:t>
      </w:r>
      <w:r w:rsidR="009F0FEE" w:rsidRPr="008C5A45">
        <w:rPr>
          <w:lang w:val="en-US"/>
        </w:rPr>
        <w:t>appeared</w:t>
      </w:r>
      <w:r w:rsidR="008C5A45" w:rsidRPr="008C5A45">
        <w:rPr>
          <w:lang w:val="en-US"/>
        </w:rPr>
        <w:t xml:space="preserve"> </w:t>
      </w:r>
      <w:r w:rsidR="009F0FEE" w:rsidRPr="008C5A45">
        <w:rPr>
          <w:lang w:val="en-US"/>
        </w:rPr>
        <w:t>set</w:t>
      </w:r>
      <w:r w:rsidR="008C5A45" w:rsidRPr="008C5A45">
        <w:rPr>
          <w:lang w:val="en-US"/>
        </w:rPr>
        <w:t xml:space="preserve"> </w:t>
      </w:r>
      <w:r w:rsidR="009F0FEE" w:rsidRPr="008C5A45">
        <w:rPr>
          <w:lang w:val="en-US"/>
        </w:rPr>
        <w:t>counter to</w:t>
      </w:r>
      <w:r w:rsidR="008C5A45" w:rsidRPr="008C5A45">
        <w:rPr>
          <w:lang w:val="en-US"/>
        </w:rPr>
        <w:t xml:space="preserve"> Australian women footballers. Men </w:t>
      </w:r>
      <w:r w:rsidR="009F0FEE" w:rsidRPr="008C5A45">
        <w:rPr>
          <w:lang w:val="en-US"/>
        </w:rPr>
        <w:t>clogged</w:t>
      </w:r>
      <w:r w:rsidR="008C5A45" w:rsidRPr="008C5A45">
        <w:rPr>
          <w:lang w:val="en-US"/>
        </w:rPr>
        <w:t xml:space="preserve"> them from playing, </w:t>
      </w:r>
      <w:r w:rsidR="009F0FEE" w:rsidRPr="008C5A45">
        <w:rPr>
          <w:lang w:val="en-US"/>
        </w:rPr>
        <w:t>offenses</w:t>
      </w:r>
      <w:r w:rsidR="008C5A45" w:rsidRPr="008C5A45">
        <w:rPr>
          <w:lang w:val="en-US"/>
        </w:rPr>
        <w:t xml:space="preserve"> were </w:t>
      </w:r>
      <w:r w:rsidR="009F0FEE" w:rsidRPr="008C5A45">
        <w:rPr>
          <w:lang w:val="en-US"/>
        </w:rPr>
        <w:t>throw</w:t>
      </w:r>
      <w:r w:rsidR="008C5A45" w:rsidRPr="008C5A45">
        <w:rPr>
          <w:lang w:val="en-US"/>
        </w:rPr>
        <w:t xml:space="preserve">n as they </w:t>
      </w:r>
      <w:r w:rsidR="009F0FEE" w:rsidRPr="008C5A45">
        <w:rPr>
          <w:lang w:val="en-US"/>
        </w:rPr>
        <w:t>taught</w:t>
      </w:r>
      <w:r w:rsidR="008C5A45" w:rsidRPr="008C5A45">
        <w:rPr>
          <w:lang w:val="en-US"/>
        </w:rPr>
        <w:t xml:space="preserve">, their boots were </w:t>
      </w:r>
      <w:r w:rsidR="009F0FEE" w:rsidRPr="008C5A45">
        <w:rPr>
          <w:lang w:val="en-US"/>
        </w:rPr>
        <w:t>destroyed</w:t>
      </w:r>
      <w:r w:rsidR="008C5A45" w:rsidRPr="008C5A45">
        <w:rPr>
          <w:lang w:val="en-US"/>
        </w:rPr>
        <w:t xml:space="preserve">, and they couldn't </w:t>
      </w:r>
      <w:r w:rsidR="009F0FEE" w:rsidRPr="008C5A45">
        <w:rPr>
          <w:lang w:val="en-US"/>
        </w:rPr>
        <w:t xml:space="preserve">have the funds </w:t>
      </w:r>
      <w:r w:rsidR="009F0FEE">
        <w:rPr>
          <w:lang w:val="en-US"/>
        </w:rPr>
        <w:t xml:space="preserve">to </w:t>
      </w:r>
      <w:r w:rsidR="009F0FEE" w:rsidRPr="008C5A45">
        <w:rPr>
          <w:lang w:val="en-US"/>
        </w:rPr>
        <w:t>stuff</w:t>
      </w:r>
      <w:r w:rsidR="009F0FEE">
        <w:rPr>
          <w:lang w:val="en-US"/>
        </w:rPr>
        <w:t xml:space="preserve"> that fit </w:t>
      </w:r>
      <w:r w:rsidR="009F0FEE">
        <w:rPr>
          <w:lang w:val="en-US"/>
        </w:rPr>
        <w:fldChar w:fldCharType="begin"/>
      </w:r>
      <w:r w:rsidR="009F0FEE">
        <w:rPr>
          <w:lang w:val="en-US"/>
        </w:rPr>
        <w:instrText xml:space="preserve"> ADDIN ZOTERO_ITEM CSL_CITATION {"citationID":"YkyZn1CE","properties":{"formattedCitation":"(Feller, 2018)","plainCitation":"(Feller, 2018)","noteIndex":0},"citationItems":[{"id":25,"uris":["http://zotero.org/users/local/CyMh1xNF/items/BJH9SK6H"],"uri":["http://zotero.org/users/local/CyMh1xNF/items/BJH9SK6H"],"itemData":{"id":25,"type":"webpage","title":"Why female footballers no longer take their clothes off to be noticed","container-title":"ABC News","genre":"Text","abstract":"For years the cards seemed stacked against Australian women footballers; men stopped them from playing, insults were hurled as they trained and they couldn't afford gear that fit. The Matildas have changed all that.","URL":"https://www.abc.net.au/news/2018-03-12/matildas-the-rise-to-the-top-for-womens-football-team/9528470","language":"en-AU","author":[{"family":"Feller","given":"Jennifer"}],"issued":{"date-parts":[["2018",3,12]]},"accessed":{"date-parts":[["2019",4,15]]}}}],"schema":"https://github.com/citation-style-language/schema/raw/master/csl-citation.json"} </w:instrText>
      </w:r>
      <w:r w:rsidR="009F0FEE">
        <w:rPr>
          <w:lang w:val="en-US"/>
        </w:rPr>
        <w:fldChar w:fldCharType="separate"/>
      </w:r>
      <w:r w:rsidR="009F0FEE" w:rsidRPr="009F0FEE">
        <w:t>(Feller, 2018)</w:t>
      </w:r>
      <w:r w:rsidR="009F0FEE">
        <w:rPr>
          <w:lang w:val="en-US"/>
        </w:rPr>
        <w:fldChar w:fldCharType="end"/>
      </w:r>
      <w:r w:rsidR="009F0FEE">
        <w:rPr>
          <w:lang w:val="en-US"/>
        </w:rPr>
        <w:t>.</w:t>
      </w:r>
    </w:p>
    <w:p w:rsidR="00846F7D" w:rsidRPr="00846F7D" w:rsidRDefault="005D4750" w:rsidP="00846F7D">
      <w:pPr>
        <w:spacing w:line="480" w:lineRule="auto"/>
        <w:rPr>
          <w:b/>
          <w:bCs/>
          <w:lang w:val="en-AU"/>
        </w:rPr>
      </w:pPr>
      <w:r w:rsidRPr="00846F7D">
        <w:rPr>
          <w:b/>
          <w:bCs/>
          <w:lang w:val="en-AU"/>
        </w:rPr>
        <w:t xml:space="preserve">Recommendation </w:t>
      </w:r>
    </w:p>
    <w:p w:rsidR="00846F7D" w:rsidRPr="00DF78A7" w:rsidRDefault="005D4750" w:rsidP="00846F7D">
      <w:pPr>
        <w:spacing w:line="480" w:lineRule="auto"/>
        <w:rPr>
          <w:lang w:val="en-US"/>
        </w:rPr>
      </w:pPr>
      <w:r>
        <w:rPr>
          <w:lang w:val="en-US"/>
        </w:rPr>
        <w:tab/>
        <w:t>The only recommendation for The Westfield Matilda is that they should be putting more and more effort into t</w:t>
      </w:r>
      <w:r>
        <w:rPr>
          <w:lang w:val="en-US"/>
        </w:rPr>
        <w:t>he game. They should try to always give their best and stick to healthy competition. To win or to lose is a part of the game and sports, the sportsman spirit should never end. Also, the sponsors of the team depend on the performance they show. To earn more</w:t>
      </w:r>
      <w:r>
        <w:rPr>
          <w:lang w:val="en-US"/>
        </w:rPr>
        <w:t xml:space="preserve"> and bigger sponsors the team has to perform outstandingly. Their performance is the key factor behind their relationship with their fans and the marketing they get. </w:t>
      </w:r>
    </w:p>
    <w:p w:rsidR="00701A12" w:rsidRDefault="00701A12" w:rsidP="00DF78A7">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0E5F79" w:rsidRDefault="000E5F79" w:rsidP="000E5F79">
      <w:pPr>
        <w:spacing w:line="480" w:lineRule="auto"/>
        <w:rPr>
          <w:lang w:val="en-US"/>
        </w:rPr>
      </w:pPr>
    </w:p>
    <w:p w:rsidR="008C5A45" w:rsidRDefault="008C5A45" w:rsidP="000E5F79">
      <w:pPr>
        <w:spacing w:line="480" w:lineRule="auto"/>
        <w:rPr>
          <w:lang w:val="en-US"/>
        </w:rPr>
      </w:pPr>
    </w:p>
    <w:p w:rsidR="008C5A45" w:rsidRDefault="008C5A45" w:rsidP="000E5F79">
      <w:pPr>
        <w:spacing w:line="480" w:lineRule="auto"/>
        <w:rPr>
          <w:lang w:val="en-US"/>
        </w:rPr>
      </w:pPr>
    </w:p>
    <w:p w:rsidR="000E5F79" w:rsidRDefault="000E5F79" w:rsidP="000E5F79">
      <w:pPr>
        <w:spacing w:line="480" w:lineRule="auto"/>
        <w:rPr>
          <w:lang w:val="en-US"/>
        </w:rPr>
      </w:pPr>
    </w:p>
    <w:p w:rsidR="000E5F79" w:rsidRDefault="005D4750" w:rsidP="000E5F79">
      <w:pPr>
        <w:spacing w:line="480" w:lineRule="auto"/>
        <w:jc w:val="center"/>
        <w:rPr>
          <w:b/>
          <w:bCs/>
          <w:lang w:val="en-US"/>
        </w:rPr>
      </w:pPr>
      <w:r w:rsidRPr="000E5F79">
        <w:rPr>
          <w:b/>
          <w:bCs/>
          <w:lang w:val="en-US"/>
        </w:rPr>
        <w:t>Bibliography</w:t>
      </w:r>
    </w:p>
    <w:p w:rsidR="00593A76" w:rsidRPr="00593A76" w:rsidRDefault="005D4750" w:rsidP="00593A76">
      <w:pPr>
        <w:pStyle w:val="Bibliography"/>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Pr="00593A76">
        <w:t>Australian women’s national soccer team score Seven Consulting deal - SportsPro Media [WWW Document], n.d. URL http://www.sportspromedia.com/news/australian-womens-national-soccer-</w:t>
      </w:r>
      <w:r w:rsidRPr="00593A76">
        <w:t>team-score-seven-consulting-deal (accessed 4.15.19).</w:t>
      </w:r>
    </w:p>
    <w:p w:rsidR="00593A76" w:rsidRPr="00593A76" w:rsidRDefault="005D4750" w:rsidP="00593A76">
      <w:pPr>
        <w:pStyle w:val="Bibliography"/>
      </w:pPr>
      <w:r w:rsidRPr="00593A76">
        <w:t>Bossi, D., 2018. The Matildas sponsor becoming embedded in women’s football [WWW Document]. Syd. Morning Her. URL https://www.smh.com.au/sport/soccer/the-matildas-sponsor-becoming-embedded-in-women-s-foo</w:t>
      </w:r>
      <w:r w:rsidRPr="00593A76">
        <w:t>tball-20181115-p50gba.html (accessed 4.15.19).</w:t>
      </w:r>
    </w:p>
    <w:p w:rsidR="00593A76" w:rsidRPr="00593A76" w:rsidRDefault="005D4750" w:rsidP="00593A76">
      <w:pPr>
        <w:pStyle w:val="Bibliography"/>
      </w:pPr>
      <w:r w:rsidRPr="00593A76">
        <w:t>Feller, J., 2018. Why female footballers no longer take their clothes off to be noticed [WWW Document]. ABC News. URL https://www.abc.net.au/news/2018-03-12/matildas-the-rise-to-the-top-for-womens-football-tea</w:t>
      </w:r>
      <w:r w:rsidRPr="00593A76">
        <w:t>m/9528470 (accessed 4.15.19).</w:t>
      </w:r>
    </w:p>
    <w:p w:rsidR="00593A76" w:rsidRPr="00593A76" w:rsidRDefault="005D4750" w:rsidP="00593A76">
      <w:pPr>
        <w:pStyle w:val="Bibliography"/>
      </w:pPr>
      <w:r w:rsidRPr="00593A76">
        <w:t>General, n.d. Matildas. Seven Consult. URL https://www.sevenconsulting.com/matildas/ (accessed 4.15.19).</w:t>
      </w:r>
    </w:p>
    <w:p w:rsidR="00593A76" w:rsidRPr="00593A76" w:rsidRDefault="005D4750" w:rsidP="00593A76">
      <w:pPr>
        <w:pStyle w:val="Bibliography"/>
      </w:pPr>
      <w:r w:rsidRPr="00593A76">
        <w:t>History of Westfield Matildas [WWW Document], n.d. . Socceroos. URL https://www.socceroos.com.au/news/history-westfield-m</w:t>
      </w:r>
      <w:r w:rsidRPr="00593A76">
        <w:t>atildas (accessed 4.15.19).</w:t>
      </w:r>
    </w:p>
    <w:p w:rsidR="00593A76" w:rsidRPr="00593A76" w:rsidRDefault="005D4750" w:rsidP="00593A76">
      <w:pPr>
        <w:pStyle w:val="Bibliography"/>
      </w:pPr>
      <w:r w:rsidRPr="00593A76">
        <w:t>History [WWW Document], n.d. . Matildas. URL https://www.matildas.com.au/history (accessed 4.15.19).</w:t>
      </w:r>
    </w:p>
    <w:p w:rsidR="00593A76" w:rsidRPr="00593A76" w:rsidRDefault="005D4750" w:rsidP="00593A76">
      <w:pPr>
        <w:pStyle w:val="Bibliography"/>
      </w:pPr>
      <w:r w:rsidRPr="00593A76">
        <w:t>Matildas team culture under Stajcic in question after damning review [WWW Document], n.d. . World Game. URL https://theworldgam</w:t>
      </w:r>
      <w:r w:rsidRPr="00593A76">
        <w:t>e.sbs.com.au/matildas-team-culture-under-stajcic-in-question-after-damning-review (accessed 4.15.19).</w:t>
      </w:r>
    </w:p>
    <w:p w:rsidR="00593A76" w:rsidRPr="00593A76" w:rsidRDefault="005D4750" w:rsidP="00593A76">
      <w:pPr>
        <w:pStyle w:val="Bibliography"/>
      </w:pPr>
      <w:r w:rsidRPr="00593A76">
        <w:t>Matildas tee up Dutch friendly [WWW Document], n.d. . World Game. URL https://theworldgame.sbs.com.au/matildas-tee-up-dutch-friendly (accessed 4.15.19).</w:t>
      </w:r>
    </w:p>
    <w:p w:rsidR="00593A76" w:rsidRPr="00593A76" w:rsidRDefault="005D4750" w:rsidP="00593A76">
      <w:pPr>
        <w:pStyle w:val="Bibliography"/>
      </w:pPr>
      <w:r w:rsidRPr="00593A76">
        <w:lastRenderedPageBreak/>
        <w:t>Smale, S., Howard, J., 2019. Dominating the Cup of Nations is nice, but are the Matildas ready for a World Cup tilt? [WWW Document]. ABC News. URL https://www.abc.net.au/news/2019-03-06/matildas-cup-of-nations-victory-world-cup-true-test/10877312 (accessed</w:t>
      </w:r>
      <w:r w:rsidRPr="00593A76">
        <w:t xml:space="preserve"> 4.15.19).</w:t>
      </w:r>
    </w:p>
    <w:p w:rsidR="00593A76" w:rsidRPr="00593A76" w:rsidRDefault="005D4750" w:rsidP="00593A76">
      <w:pPr>
        <w:pStyle w:val="Bibliography"/>
      </w:pPr>
      <w:r w:rsidRPr="00593A76">
        <w:t>Sponsors set to splash the cash for red hot Matildas [WWW Document], n.d. . World Game. URL https://theworldgame.sbs.com.au/sponsors-set-to-splash-the-cash-for-red-hot-matildas (accessed 4.15.19).</w:t>
      </w:r>
    </w:p>
    <w:p w:rsidR="000E5F79" w:rsidRPr="000E5F79" w:rsidRDefault="005D4750" w:rsidP="00593A76">
      <w:pPr>
        <w:spacing w:line="480" w:lineRule="auto"/>
        <w:rPr>
          <w:b/>
          <w:bCs/>
          <w:lang w:val="en-US"/>
        </w:rPr>
      </w:pPr>
      <w:r>
        <w:rPr>
          <w:b/>
          <w:bCs/>
          <w:lang w:val="en-US"/>
        </w:rPr>
        <w:fldChar w:fldCharType="end"/>
      </w:r>
    </w:p>
    <w:p w:rsidR="000E5F79" w:rsidRDefault="000E5F79" w:rsidP="000E5F79">
      <w:pPr>
        <w:spacing w:line="480" w:lineRule="auto"/>
        <w:rPr>
          <w:lang w:val="en-US"/>
        </w:rPr>
      </w:pPr>
    </w:p>
    <w:p w:rsidR="000E5F79" w:rsidRDefault="000E5F79" w:rsidP="000E5F79">
      <w:pPr>
        <w:spacing w:line="480" w:lineRule="auto"/>
        <w:rPr>
          <w:lang w:val="en-US"/>
        </w:rPr>
      </w:pPr>
    </w:p>
    <w:p w:rsidR="000E5F79" w:rsidRPr="000E5F79" w:rsidRDefault="000E5F79" w:rsidP="000E5F79">
      <w:pPr>
        <w:spacing w:line="480" w:lineRule="auto"/>
        <w:rPr>
          <w:lang w:val="en-US"/>
        </w:rPr>
      </w:pPr>
    </w:p>
    <w:sectPr w:rsidR="000E5F79" w:rsidRPr="000E5F79" w:rsidSect="000A6A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436356"/>
    <w:multiLevelType w:val="hybridMultilevel"/>
    <w:tmpl w:val="51BAC608"/>
    <w:lvl w:ilvl="0" w:tplc="2F44CA18">
      <w:start w:val="1"/>
      <w:numFmt w:val="bullet"/>
      <w:lvlText w:val=""/>
      <w:lvlJc w:val="left"/>
      <w:pPr>
        <w:tabs>
          <w:tab w:val="num" w:pos="720"/>
        </w:tabs>
        <w:ind w:left="720" w:hanging="360"/>
      </w:pPr>
      <w:rPr>
        <w:rFonts w:ascii="Wingdings" w:hAnsi="Wingdings" w:hint="default"/>
      </w:rPr>
    </w:lvl>
    <w:lvl w:ilvl="1" w:tplc="95EE7746" w:tentative="1">
      <w:start w:val="1"/>
      <w:numFmt w:val="bullet"/>
      <w:lvlText w:val=""/>
      <w:lvlJc w:val="left"/>
      <w:pPr>
        <w:tabs>
          <w:tab w:val="num" w:pos="1440"/>
        </w:tabs>
        <w:ind w:left="1440" w:hanging="360"/>
      </w:pPr>
      <w:rPr>
        <w:rFonts w:ascii="Wingdings" w:hAnsi="Wingdings" w:hint="default"/>
      </w:rPr>
    </w:lvl>
    <w:lvl w:ilvl="2" w:tplc="3BE633BE" w:tentative="1">
      <w:start w:val="1"/>
      <w:numFmt w:val="bullet"/>
      <w:lvlText w:val=""/>
      <w:lvlJc w:val="left"/>
      <w:pPr>
        <w:tabs>
          <w:tab w:val="num" w:pos="2160"/>
        </w:tabs>
        <w:ind w:left="2160" w:hanging="360"/>
      </w:pPr>
      <w:rPr>
        <w:rFonts w:ascii="Wingdings" w:hAnsi="Wingdings" w:hint="default"/>
      </w:rPr>
    </w:lvl>
    <w:lvl w:ilvl="3" w:tplc="912CC7AE" w:tentative="1">
      <w:start w:val="1"/>
      <w:numFmt w:val="bullet"/>
      <w:lvlText w:val=""/>
      <w:lvlJc w:val="left"/>
      <w:pPr>
        <w:tabs>
          <w:tab w:val="num" w:pos="2880"/>
        </w:tabs>
        <w:ind w:left="2880" w:hanging="360"/>
      </w:pPr>
      <w:rPr>
        <w:rFonts w:ascii="Wingdings" w:hAnsi="Wingdings" w:hint="default"/>
      </w:rPr>
    </w:lvl>
    <w:lvl w:ilvl="4" w:tplc="0890F2D2" w:tentative="1">
      <w:start w:val="1"/>
      <w:numFmt w:val="bullet"/>
      <w:lvlText w:val=""/>
      <w:lvlJc w:val="left"/>
      <w:pPr>
        <w:tabs>
          <w:tab w:val="num" w:pos="3600"/>
        </w:tabs>
        <w:ind w:left="3600" w:hanging="360"/>
      </w:pPr>
      <w:rPr>
        <w:rFonts w:ascii="Wingdings" w:hAnsi="Wingdings" w:hint="default"/>
      </w:rPr>
    </w:lvl>
    <w:lvl w:ilvl="5" w:tplc="09D44FE4" w:tentative="1">
      <w:start w:val="1"/>
      <w:numFmt w:val="bullet"/>
      <w:lvlText w:val=""/>
      <w:lvlJc w:val="left"/>
      <w:pPr>
        <w:tabs>
          <w:tab w:val="num" w:pos="4320"/>
        </w:tabs>
        <w:ind w:left="4320" w:hanging="360"/>
      </w:pPr>
      <w:rPr>
        <w:rFonts w:ascii="Wingdings" w:hAnsi="Wingdings" w:hint="default"/>
      </w:rPr>
    </w:lvl>
    <w:lvl w:ilvl="6" w:tplc="482C2830" w:tentative="1">
      <w:start w:val="1"/>
      <w:numFmt w:val="bullet"/>
      <w:lvlText w:val=""/>
      <w:lvlJc w:val="left"/>
      <w:pPr>
        <w:tabs>
          <w:tab w:val="num" w:pos="5040"/>
        </w:tabs>
        <w:ind w:left="5040" w:hanging="360"/>
      </w:pPr>
      <w:rPr>
        <w:rFonts w:ascii="Wingdings" w:hAnsi="Wingdings" w:hint="default"/>
      </w:rPr>
    </w:lvl>
    <w:lvl w:ilvl="7" w:tplc="0CB283BA" w:tentative="1">
      <w:start w:val="1"/>
      <w:numFmt w:val="bullet"/>
      <w:lvlText w:val=""/>
      <w:lvlJc w:val="left"/>
      <w:pPr>
        <w:tabs>
          <w:tab w:val="num" w:pos="5760"/>
        </w:tabs>
        <w:ind w:left="5760" w:hanging="360"/>
      </w:pPr>
      <w:rPr>
        <w:rFonts w:ascii="Wingdings" w:hAnsi="Wingdings" w:hint="default"/>
      </w:rPr>
    </w:lvl>
    <w:lvl w:ilvl="8" w:tplc="FB12637A"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4742"/>
    <w:rsid w:val="00032B1A"/>
    <w:rsid w:val="000A6A15"/>
    <w:rsid w:val="000E5F79"/>
    <w:rsid w:val="000F0E5B"/>
    <w:rsid w:val="000F41B6"/>
    <w:rsid w:val="000F7E53"/>
    <w:rsid w:val="0011591A"/>
    <w:rsid w:val="001560E7"/>
    <w:rsid w:val="00173212"/>
    <w:rsid w:val="001752A5"/>
    <w:rsid w:val="001B4332"/>
    <w:rsid w:val="001C1937"/>
    <w:rsid w:val="00235D06"/>
    <w:rsid w:val="002B4C9D"/>
    <w:rsid w:val="002B7C1D"/>
    <w:rsid w:val="002C0498"/>
    <w:rsid w:val="00307E19"/>
    <w:rsid w:val="00327A64"/>
    <w:rsid w:val="0042106D"/>
    <w:rsid w:val="00436BBB"/>
    <w:rsid w:val="004750F1"/>
    <w:rsid w:val="004A1451"/>
    <w:rsid w:val="004C6A75"/>
    <w:rsid w:val="004D327D"/>
    <w:rsid w:val="0054304F"/>
    <w:rsid w:val="005520DA"/>
    <w:rsid w:val="00593A76"/>
    <w:rsid w:val="005A2E4E"/>
    <w:rsid w:val="005D4750"/>
    <w:rsid w:val="00604742"/>
    <w:rsid w:val="0060765B"/>
    <w:rsid w:val="006567BF"/>
    <w:rsid w:val="006636D6"/>
    <w:rsid w:val="00667303"/>
    <w:rsid w:val="0069407F"/>
    <w:rsid w:val="006B759A"/>
    <w:rsid w:val="00701A12"/>
    <w:rsid w:val="00721459"/>
    <w:rsid w:val="007559C5"/>
    <w:rsid w:val="00806E51"/>
    <w:rsid w:val="00846F7D"/>
    <w:rsid w:val="008C59E3"/>
    <w:rsid w:val="008C5A45"/>
    <w:rsid w:val="009316C2"/>
    <w:rsid w:val="00967398"/>
    <w:rsid w:val="009A0530"/>
    <w:rsid w:val="009A6FB4"/>
    <w:rsid w:val="009F0FEE"/>
    <w:rsid w:val="00A41C34"/>
    <w:rsid w:val="00AE3B06"/>
    <w:rsid w:val="00AF00D2"/>
    <w:rsid w:val="00B034EC"/>
    <w:rsid w:val="00B62C10"/>
    <w:rsid w:val="00BD3A40"/>
    <w:rsid w:val="00BE4A91"/>
    <w:rsid w:val="00CB21C3"/>
    <w:rsid w:val="00CC79C9"/>
    <w:rsid w:val="00D85A0C"/>
    <w:rsid w:val="00DA5013"/>
    <w:rsid w:val="00DD1E70"/>
    <w:rsid w:val="00DE5569"/>
    <w:rsid w:val="00DF78A7"/>
    <w:rsid w:val="00E30EEB"/>
    <w:rsid w:val="00E31187"/>
    <w:rsid w:val="00F04DD7"/>
    <w:rsid w:val="00F144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EEFC89F-CF93-4CFF-9B17-B2E453A32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l-GR"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4478"/>
    <w:pPr>
      <w:ind w:left="720" w:hanging="720"/>
    </w:pPr>
  </w:style>
  <w:style w:type="paragraph" w:styleId="NormalWeb">
    <w:name w:val="Normal (Web)"/>
    <w:basedOn w:val="Normal"/>
    <w:uiPriority w:val="99"/>
    <w:semiHidden/>
    <w:unhideWhenUsed/>
    <w:rsid w:val="00DF78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69C6890-6E17-4B0F-A952-4B686B475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94</Words>
  <Characters>1649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This is just a sample cover page, Harvard Style: 1</vt:lpstr>
    </vt:vector>
  </TitlesOfParts>
  <Company/>
  <LinksUpToDate>false</LinksUpToDate>
  <CharactersWithSpaces>19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just a sample cover page, Harvard Style: 1</dc:title>
  <dc:creator>Xp Me</dc:creator>
  <cp:lastModifiedBy>Saleha Ali</cp:lastModifiedBy>
  <cp:revision>2</cp:revision>
  <dcterms:created xsi:type="dcterms:W3CDTF">2019-04-15T21:50:00Z</dcterms:created>
  <dcterms:modified xsi:type="dcterms:W3CDTF">2019-04-15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0b1nHbJ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